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604C42" w:rsidRDefault="00C87246" w:rsidP="00C87246">
      <w:pPr>
        <w:pStyle w:val="Title"/>
        <w:rPr>
          <w:sz w:val="28"/>
          <w:szCs w:val="28"/>
        </w:rPr>
      </w:pPr>
    </w:p>
    <w:p w14:paraId="6CF35B50" w14:textId="77777777" w:rsidR="00C87246" w:rsidRPr="00604C42" w:rsidRDefault="00C87246" w:rsidP="00C87246">
      <w:pPr>
        <w:pStyle w:val="Title"/>
        <w:rPr>
          <w:sz w:val="28"/>
          <w:szCs w:val="28"/>
        </w:rPr>
      </w:pPr>
    </w:p>
    <w:p w14:paraId="4225A805" w14:textId="77777777" w:rsidR="00C87246" w:rsidRPr="00604C42" w:rsidRDefault="00C87246" w:rsidP="00C87246">
      <w:pPr>
        <w:pStyle w:val="Title"/>
        <w:rPr>
          <w:sz w:val="28"/>
          <w:szCs w:val="28"/>
        </w:rPr>
      </w:pPr>
    </w:p>
    <w:p w14:paraId="0914D3D1" w14:textId="77777777" w:rsidR="00C87246" w:rsidRPr="00604C42" w:rsidRDefault="00C87246" w:rsidP="00C87246">
      <w:pPr>
        <w:pStyle w:val="Title"/>
        <w:rPr>
          <w:sz w:val="28"/>
          <w:szCs w:val="28"/>
        </w:rPr>
      </w:pPr>
    </w:p>
    <w:p w14:paraId="12FAD2B0" w14:textId="77777777" w:rsidR="009F1EF6" w:rsidRPr="00604C42" w:rsidRDefault="00031F0A" w:rsidP="00C87246">
      <w:pPr>
        <w:pStyle w:val="Title"/>
        <w:rPr>
          <w:sz w:val="32"/>
          <w:szCs w:val="32"/>
        </w:rPr>
      </w:pPr>
      <w:r w:rsidRPr="00604C42">
        <w:rPr>
          <w:sz w:val="32"/>
          <w:szCs w:val="32"/>
        </w:rPr>
        <w:t xml:space="preserve">Verification </w:t>
      </w:r>
      <w:r w:rsidR="003A79F9" w:rsidRPr="00604C42">
        <w:rPr>
          <w:sz w:val="32"/>
          <w:szCs w:val="32"/>
        </w:rPr>
        <w:t xml:space="preserve">Report </w:t>
      </w:r>
      <w:r w:rsidRPr="00604C42">
        <w:rPr>
          <w:sz w:val="32"/>
          <w:szCs w:val="32"/>
        </w:rPr>
        <w:t xml:space="preserve">of Zhao et al. (2023) </w:t>
      </w:r>
    </w:p>
    <w:p w14:paraId="75D717A4" w14:textId="3731C700" w:rsidR="00A65B10" w:rsidRPr="00604C42" w:rsidRDefault="00031F0A" w:rsidP="00C87246">
      <w:pPr>
        <w:pStyle w:val="Title"/>
        <w:rPr>
          <w:sz w:val="32"/>
          <w:szCs w:val="32"/>
        </w:rPr>
      </w:pPr>
      <w:r w:rsidRPr="00604C42">
        <w:rPr>
          <w:sz w:val="32"/>
          <w:szCs w:val="32"/>
        </w:rPr>
        <w:t xml:space="preserve">‘Effect of </w:t>
      </w:r>
      <w:r w:rsidR="00E539AF" w:rsidRPr="00604C42">
        <w:rPr>
          <w:sz w:val="32"/>
          <w:szCs w:val="32"/>
        </w:rPr>
        <w:t>A</w:t>
      </w:r>
      <w:r w:rsidRPr="00604C42">
        <w:rPr>
          <w:sz w:val="32"/>
          <w:szCs w:val="32"/>
        </w:rPr>
        <w:t xml:space="preserve">cceptance and </w:t>
      </w:r>
      <w:r w:rsidR="00E539AF" w:rsidRPr="00604C42">
        <w:rPr>
          <w:sz w:val="32"/>
          <w:szCs w:val="32"/>
        </w:rPr>
        <w:t>C</w:t>
      </w:r>
      <w:r w:rsidRPr="00604C42">
        <w:rPr>
          <w:sz w:val="32"/>
          <w:szCs w:val="32"/>
        </w:rPr>
        <w:t xml:space="preserve">ommitment </w:t>
      </w:r>
      <w:r w:rsidR="00E539AF" w:rsidRPr="00604C42">
        <w:rPr>
          <w:sz w:val="32"/>
          <w:szCs w:val="32"/>
        </w:rPr>
        <w:t>T</w:t>
      </w:r>
      <w:r w:rsidRPr="00604C42">
        <w:rPr>
          <w:sz w:val="32"/>
          <w:szCs w:val="32"/>
        </w:rPr>
        <w:t>herapy for depressive disorders: a meta-analysis’</w:t>
      </w:r>
    </w:p>
    <w:p w14:paraId="7379C03F" w14:textId="77777777" w:rsidR="00C87246" w:rsidRPr="00604C42" w:rsidRDefault="00C87246" w:rsidP="00C87246">
      <w:pPr>
        <w:ind w:firstLine="0"/>
        <w:jc w:val="center"/>
        <w:rPr>
          <w:sz w:val="24"/>
          <w:szCs w:val="24"/>
        </w:rPr>
      </w:pPr>
    </w:p>
    <w:p w14:paraId="1A226996" w14:textId="4A2BCA5B" w:rsidR="003A3776" w:rsidRPr="00604C42" w:rsidRDefault="003A3776" w:rsidP="003A3776">
      <w:pPr>
        <w:ind w:firstLine="0"/>
        <w:jc w:val="center"/>
        <w:rPr>
          <w:sz w:val="28"/>
          <w:szCs w:val="28"/>
        </w:rPr>
      </w:pPr>
      <w:r w:rsidRPr="00604C42">
        <w:rPr>
          <w:sz w:val="28"/>
          <w:szCs w:val="28"/>
        </w:rPr>
        <w:t>Ian Hussey</w:t>
      </w:r>
    </w:p>
    <w:p w14:paraId="149695E6" w14:textId="35396D7E" w:rsidR="003A3776" w:rsidRPr="00604C42" w:rsidRDefault="003A3776" w:rsidP="003A3776">
      <w:pPr>
        <w:ind w:firstLine="0"/>
        <w:jc w:val="center"/>
        <w:rPr>
          <w:sz w:val="24"/>
          <w:szCs w:val="24"/>
        </w:rPr>
        <w:sectPr w:rsidR="003A3776" w:rsidRPr="00604C42"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604C42" w:rsidRDefault="00C87246" w:rsidP="00C87246">
      <w:pPr>
        <w:ind w:firstLine="0"/>
        <w:jc w:val="center"/>
        <w:rPr>
          <w:sz w:val="24"/>
          <w:szCs w:val="24"/>
        </w:rPr>
      </w:pPr>
    </w:p>
    <w:p w14:paraId="608E023E" w14:textId="22059DA1" w:rsidR="00271825" w:rsidRPr="00604C42" w:rsidRDefault="00E539AF" w:rsidP="005C7067">
      <w:pPr>
        <w:ind w:left="720" w:right="746" w:firstLine="0"/>
        <w:rPr>
          <w:sz w:val="22"/>
          <w:szCs w:val="22"/>
        </w:rPr>
        <w:sectPr w:rsidR="00271825" w:rsidRPr="00604C42" w:rsidSect="003A3776">
          <w:type w:val="continuous"/>
          <w:pgSz w:w="11906" w:h="16838"/>
          <w:pgMar w:top="1440" w:right="1440" w:bottom="1440" w:left="1440" w:header="720" w:footer="720" w:gutter="0"/>
          <w:pgNumType w:start="1"/>
          <w:cols w:space="720"/>
          <w:titlePg/>
          <w15:footnoteColumns w:val="1"/>
        </w:sectPr>
      </w:pPr>
      <w:r w:rsidRPr="00604C42">
        <w:rPr>
          <w:sz w:val="22"/>
          <w:szCs w:val="22"/>
        </w:rPr>
        <w:t xml:space="preserve">Zhao et al.’s (2023) recent meta-analysis of ACT </w:t>
      </w:r>
      <w:r w:rsidR="003727A2" w:rsidRPr="00604C42">
        <w:rPr>
          <w:sz w:val="22"/>
          <w:szCs w:val="22"/>
        </w:rPr>
        <w:t xml:space="preserve">vs. control interventions </w:t>
      </w:r>
      <w:r w:rsidRPr="00604C42">
        <w:rPr>
          <w:sz w:val="22"/>
          <w:szCs w:val="22"/>
        </w:rPr>
        <w:t>for depressive disorders</w:t>
      </w:r>
      <w:r w:rsidR="003727A2" w:rsidRPr="00604C42">
        <w:rPr>
          <w:sz w:val="22"/>
          <w:szCs w:val="22"/>
        </w:rPr>
        <w:t xml:space="preserve"> reported an overall meta-analytic effect size of Hedges </w:t>
      </w:r>
      <w:r w:rsidR="003727A2" w:rsidRPr="00604C42">
        <w:rPr>
          <w:i/>
          <w:iCs/>
          <w:sz w:val="22"/>
          <w:szCs w:val="22"/>
        </w:rPr>
        <w:t>g</w:t>
      </w:r>
      <w:r w:rsidR="003727A2" w:rsidRPr="00604C42">
        <w:rPr>
          <w:sz w:val="22"/>
          <w:szCs w:val="22"/>
        </w:rPr>
        <w:t xml:space="preserve"> = -1.05. However, </w:t>
      </w:r>
      <w:r w:rsidR="005C7067" w:rsidRPr="00604C42">
        <w:rPr>
          <w:sz w:val="22"/>
          <w:szCs w:val="22"/>
        </w:rPr>
        <w:t>errors appear to have been made in the extraction of effect sizes. Re</w:t>
      </w:r>
      <w:r w:rsidR="001147D5" w:rsidRPr="00604C42">
        <w:rPr>
          <w:sz w:val="22"/>
          <w:szCs w:val="22"/>
        </w:rPr>
        <w:t>-</w:t>
      </w:r>
      <w:r w:rsidR="005C7067" w:rsidRPr="00604C42">
        <w:rPr>
          <w:sz w:val="22"/>
          <w:szCs w:val="22"/>
        </w:rPr>
        <w:t xml:space="preserve">extraction of the effect sizes from the original articles suggests that 3 of 8 </w:t>
      </w:r>
      <w:r w:rsidR="00396698" w:rsidRPr="00604C42">
        <w:rPr>
          <w:sz w:val="22"/>
          <w:szCs w:val="22"/>
        </w:rPr>
        <w:t>recalculated</w:t>
      </w:r>
      <w:r w:rsidR="005C7067" w:rsidRPr="00604C42">
        <w:rPr>
          <w:sz w:val="22"/>
          <w:szCs w:val="22"/>
        </w:rPr>
        <w:t xml:space="preserve"> effect sizes were erroneous: Standard Errors (SE) were confused for Standard Deviations (SD) in two cases, and incorrect sample sizes were extracted in one case. When the</w:t>
      </w:r>
      <w:r w:rsidR="00727DCB" w:rsidRPr="00604C42">
        <w:rPr>
          <w:sz w:val="22"/>
          <w:szCs w:val="22"/>
        </w:rPr>
        <w:t xml:space="preserve"> first</w:t>
      </w:r>
      <w:r w:rsidR="005C7067" w:rsidRPr="00604C42">
        <w:rPr>
          <w:sz w:val="22"/>
          <w:szCs w:val="22"/>
        </w:rPr>
        <w:t xml:space="preserve"> meta-analysis </w:t>
      </w:r>
      <w:r w:rsidR="00727DCB" w:rsidRPr="00604C42">
        <w:rPr>
          <w:sz w:val="22"/>
          <w:szCs w:val="22"/>
        </w:rPr>
        <w:t xml:space="preserve">they report </w:t>
      </w:r>
      <w:r w:rsidR="005C7067" w:rsidRPr="00604C42">
        <w:rPr>
          <w:sz w:val="22"/>
          <w:szCs w:val="22"/>
        </w:rPr>
        <w:t xml:space="preserve">was re-run following Zhao et al.’s (2023) analytic strategy, the resulting meta-analytic effect size of Hedges’ </w:t>
      </w:r>
      <w:r w:rsidR="005C7067" w:rsidRPr="00604C42">
        <w:rPr>
          <w:i/>
          <w:iCs/>
          <w:sz w:val="22"/>
          <w:szCs w:val="22"/>
        </w:rPr>
        <w:t>g</w:t>
      </w:r>
      <w:r w:rsidR="005C7067" w:rsidRPr="00604C42">
        <w:rPr>
          <w:sz w:val="22"/>
          <w:szCs w:val="22"/>
        </w:rPr>
        <w:t xml:space="preserve"> = 0.68 was 35% smaller than that reported in the original meta-analysis.</w:t>
      </w:r>
      <w:r w:rsidR="00396698" w:rsidRPr="00604C42">
        <w:rPr>
          <w:sz w:val="22"/>
          <w:szCs w:val="22"/>
        </w:rPr>
        <w:t xml:space="preserve"> The results of other subgroup meta-analyses reported by Zhao et al. (2023) are likely also to be affected</w:t>
      </w:r>
      <w:r w:rsidR="00F30805" w:rsidRPr="00604C42">
        <w:rPr>
          <w:sz w:val="22"/>
          <w:szCs w:val="22"/>
        </w:rPr>
        <w:t xml:space="preserve">. Other aspects of Zhao et al. (2023) may also require scrutiny for the presence of errors. </w:t>
      </w:r>
      <w:r w:rsidR="001147D5" w:rsidRPr="007A6E78">
        <w:rPr>
          <w:sz w:val="22"/>
          <w:szCs w:val="22"/>
        </w:rPr>
        <w:t>Given the detected errors in the results, the conclusions of Zhao et al. (2023) are undermined and may require correction.</w:t>
      </w:r>
      <w:r w:rsidR="009D5726" w:rsidRPr="007A6E78">
        <w:rPr>
          <w:sz w:val="22"/>
          <w:szCs w:val="22"/>
        </w:rPr>
        <w:t xml:space="preserve"> All data and code available at </w:t>
      </w:r>
      <w:hyperlink r:id="rId13" w:history="1">
        <w:r w:rsidR="009D5726" w:rsidRPr="007A6E78">
          <w:rPr>
            <w:rStyle w:val="Hyperlink"/>
            <w:sz w:val="22"/>
            <w:szCs w:val="22"/>
          </w:rPr>
          <w:t>osf.io/jwcmu</w:t>
        </w:r>
      </w:hyperlink>
      <w:r w:rsidR="009D5726" w:rsidRPr="007A6E78">
        <w:rPr>
          <w:sz w:val="22"/>
          <w:szCs w:val="22"/>
        </w:rPr>
        <w:t>.</w:t>
      </w:r>
    </w:p>
    <w:p w14:paraId="627FB00C" w14:textId="77777777" w:rsidR="00A65B10" w:rsidRPr="00604C42" w:rsidRDefault="00A65B10" w:rsidP="00C06109"/>
    <w:p w14:paraId="7B264869" w14:textId="77777777" w:rsidR="005D4374" w:rsidRPr="00604C42" w:rsidRDefault="005D4374" w:rsidP="00C87246">
      <w:pPr>
        <w:ind w:firstLine="0"/>
        <w:sectPr w:rsidR="005D4374" w:rsidRPr="00604C42">
          <w:type w:val="continuous"/>
          <w:pgSz w:w="11906" w:h="16838"/>
          <w:pgMar w:top="1440" w:right="1440" w:bottom="1440" w:left="1440" w:header="720" w:footer="720" w:gutter="0"/>
          <w:cols w:space="720"/>
          <w:titlePg/>
          <w15:footnoteColumns w:val="1"/>
        </w:sectPr>
      </w:pPr>
    </w:p>
    <w:p w14:paraId="069B94A5" w14:textId="6E0E412F" w:rsidR="00F73F20" w:rsidRPr="00604C42" w:rsidRDefault="0066163C" w:rsidP="00B625A9">
      <w:pPr>
        <w:ind w:firstLine="0"/>
      </w:pPr>
      <w:r w:rsidRPr="00604C42">
        <w:t xml:space="preserve">Zhao et al. </w:t>
      </w:r>
      <w:r w:rsidRPr="00604C42">
        <w:fldChar w:fldCharType="begin"/>
      </w:r>
      <w:r w:rsidRPr="00604C42">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sidRPr="00604C42">
        <w:rPr>
          <w:rFonts w:ascii="Cambria Math" w:hAnsi="Cambria Math" w:cs="Cambria Math"/>
        </w:rPr>
        <w:instrText>−</w:instrText>
      </w:r>
      <w:r w:rsidRPr="00604C42">
        <w:instrText xml:space="preserve"> 1.05, 95% CI: </w:instrText>
      </w:r>
      <w:r w:rsidRPr="00604C42">
        <w:rPr>
          <w:rFonts w:ascii="Cambria Math" w:hAnsi="Cambria Math" w:cs="Cambria Math"/>
        </w:rPr>
        <w:instrText>−</w:instrText>
      </w:r>
      <w:r w:rsidRPr="00604C42">
        <w:instrText xml:space="preserve"> 1.43–</w:instrText>
      </w:r>
      <w:r w:rsidRPr="00604C42">
        <w:rPr>
          <w:rFonts w:ascii="Cambria Math" w:hAnsi="Cambria Math" w:cs="Cambria Math"/>
        </w:rPr>
        <w:instrText>−</w:instrText>
      </w:r>
      <w:r w:rsidRPr="00604C42">
        <w:instrText xml:space="preserve"> 0.66, P &lt; 0.00001), improve psychological flexibility (MD = 4.84, 95% CI: 2.70–6.97, P &lt; 0.00001), and have good maintenance effect (SMD = </w:instrText>
      </w:r>
      <w:r w:rsidRPr="00604C42">
        <w:rPr>
          <w:rFonts w:ascii="Cambria Math" w:hAnsi="Cambria Math" w:cs="Cambria Math"/>
        </w:rPr>
        <w:instrText>−</w:instrText>
      </w:r>
      <w:r w:rsidRPr="00604C42">
        <w:instrText xml:space="preserve"> 0.70, 95% CI: </w:instrText>
      </w:r>
      <w:r w:rsidRPr="00604C42">
        <w:rPr>
          <w:rFonts w:ascii="Cambria Math" w:hAnsi="Cambria Math" w:cs="Cambria Math"/>
        </w:rPr>
        <w:instrText>−</w:instrText>
      </w:r>
      <w:r w:rsidRPr="00604C42">
        <w:instrText xml:space="preserve"> 1.15–</w:instrText>
      </w:r>
      <w:r w:rsidRPr="00604C42">
        <w:rPr>
          <w:rFonts w:ascii="Cambria Math" w:hAnsi="Cambria Math" w:cs="Cambria Math"/>
        </w:rPr>
        <w:instrText>−</w:instrText>
      </w:r>
      <w:r w:rsidRPr="00604C42">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rsidRPr="00604C42">
        <w:fldChar w:fldCharType="separate"/>
      </w:r>
      <w:r w:rsidRPr="00604C42">
        <w:t>(2023)</w:t>
      </w:r>
      <w:r w:rsidRPr="00604C42">
        <w:fldChar w:fldCharType="end"/>
      </w:r>
      <w:r w:rsidRPr="00604C42">
        <w:t xml:space="preserve"> present what they describe as “the most up to date meta-analysis examining the effect of ACT [Acceptance and Commitment Therapy] for patients with depressive disorders.” (p. 10).</w:t>
      </w:r>
      <w:r w:rsidR="00F73F20" w:rsidRPr="00604C42">
        <w:t xml:space="preserve"> Meta-analyses are often argued to be near the top of the </w:t>
      </w:r>
      <w:r w:rsidR="00C7000E" w:rsidRPr="00604C42">
        <w:t>hierarchy of evidence</w:t>
      </w:r>
      <w:r w:rsidR="00F73F20" w:rsidRPr="00604C42">
        <w:t xml:space="preserve"> and are influential in determining whether a given therapy is considered evidence-based, </w:t>
      </w:r>
      <w:r w:rsidR="00C95308" w:rsidRPr="00604C42">
        <w:t xml:space="preserve">and </w:t>
      </w:r>
      <w:r w:rsidR="00F73F20" w:rsidRPr="00604C42">
        <w:t xml:space="preserve">how its efficacy compares to other </w:t>
      </w:r>
      <w:r w:rsidR="00C95308" w:rsidRPr="00604C42">
        <w:t xml:space="preserve">therapies </w:t>
      </w:r>
      <w:r w:rsidR="00C7000E" w:rsidRPr="00604C42">
        <w:fldChar w:fldCharType="begin"/>
      </w:r>
      <w:r w:rsidR="00C7000E" w:rsidRPr="00604C42">
        <w:instrText xml:space="preserve"> ADDIN ZOTERO_ITEM CSL_CITATION {"citationID":"TIPknkIB","properties":{"formattedCitation":"(Tolin et al., 2015)","plainCitation":"(Tolin et al., 2015)","noteIndex":0},"citationItems":[{"id":2842,"uris":["http://zotero.org/users/1687755/items/J8QGUJDU"],"itemData":{"id":2842,"type":"article-journal","container-title":"Clinical Psychology: Science and Practice","DOI":"10.1111/cpsp.12122","ISSN":"09695893","issue":"4","language":"en","page":"317-338","source":"CrossRef","title":"Empirically Supported Treatment: Recommendations for a New Model","title-short":"Empirically Supported Treatment","volume":"22","author":[{"family":"Tolin","given":"David F."},{"family":"McKay","given":"Dean"},{"family":"Forman","given":"Evan M."},{"family":"Klonsky","given":"E. David"},{"family":"Thombs","given":"Brett D."}],"issued":{"date-parts":[["2015",12]]}}}],"schema":"https://github.com/citation-style-language/schema/raw/master/csl-citation.json"} </w:instrText>
      </w:r>
      <w:r w:rsidR="00C7000E" w:rsidRPr="00604C42">
        <w:fldChar w:fldCharType="separate"/>
      </w:r>
      <w:r w:rsidR="00C7000E" w:rsidRPr="00604C42">
        <w:t>(Tolin et al., 2015)</w:t>
      </w:r>
      <w:r w:rsidR="00C7000E" w:rsidRPr="00604C42">
        <w:fldChar w:fldCharType="end"/>
      </w:r>
      <w:r w:rsidR="00C95308" w:rsidRPr="00604C42">
        <w:t xml:space="preserve">. </w:t>
      </w:r>
    </w:p>
    <w:p w14:paraId="555993F6" w14:textId="691660E9" w:rsidR="000049B3" w:rsidRPr="00604C42" w:rsidRDefault="000049B3" w:rsidP="00C95308">
      <w:r w:rsidRPr="00604C42">
        <w:t xml:space="preserve">Elsewhere, however, </w:t>
      </w:r>
      <w:r w:rsidR="00C95308" w:rsidRPr="00604C42">
        <w:t xml:space="preserve">numerous authors have highlighted the fact that meta-analyses </w:t>
      </w:r>
      <w:r w:rsidR="009E2CE6" w:rsidRPr="00604C42">
        <w:t>frequency</w:t>
      </w:r>
      <w:r w:rsidR="00C95308" w:rsidRPr="00604C42">
        <w:t xml:space="preserve"> contain errors and have poor reproducibility </w:t>
      </w:r>
      <w:r w:rsidR="00C603B7" w:rsidRPr="00604C42">
        <w:fldChar w:fldCharType="begin"/>
      </w:r>
      <w:r w:rsidR="00C603B7" w:rsidRPr="00604C42">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604C42">
        <w:fldChar w:fldCharType="separate"/>
      </w:r>
      <w:r w:rsidR="00C603B7" w:rsidRPr="00604C42">
        <w:t>(Gøtzsche et al., 2007; Lakens et al., 2017; López-Nicolás et al., 2022)</w:t>
      </w:r>
      <w:r w:rsidR="00C603B7" w:rsidRPr="00604C42">
        <w:fldChar w:fldCharType="end"/>
      </w:r>
      <w:r w:rsidRPr="00604C42">
        <w:t>.</w:t>
      </w:r>
      <w:r w:rsidR="00F73F20" w:rsidRPr="00604C42">
        <w:t xml:space="preserve"> For example, a</w:t>
      </w:r>
      <w:r w:rsidR="006F7B1A" w:rsidRPr="00604C42">
        <w:t xml:space="preserve">mong psychological meta-analyses, 45% of effect sizes (224 of 500) could not be reproduced from the original articles, leading to </w:t>
      </w:r>
      <w:r w:rsidR="009E2CE6" w:rsidRPr="00604C42">
        <w:t>discrepancies</w:t>
      </w:r>
      <w:r w:rsidR="006F7B1A" w:rsidRPr="00604C42">
        <w:t xml:space="preserve"> in the meta-analysis results in 39% of cases</w:t>
      </w:r>
      <w:r w:rsidR="00C603B7" w:rsidRPr="00604C42">
        <w:t xml:space="preserve"> </w:t>
      </w:r>
      <w:r w:rsidR="00C603B7" w:rsidRPr="00604C42">
        <w:fldChar w:fldCharType="begin"/>
      </w:r>
      <w:r w:rsidR="00C603B7" w:rsidRPr="00604C42">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604C42">
        <w:fldChar w:fldCharType="separate"/>
      </w:r>
      <w:r w:rsidR="00C603B7" w:rsidRPr="00604C42">
        <w:t>(13 of 33: Maassen et al., 2020)</w:t>
      </w:r>
      <w:r w:rsidR="00C603B7" w:rsidRPr="00604C42">
        <w:fldChar w:fldCharType="end"/>
      </w:r>
      <w:r w:rsidR="006F7B1A" w:rsidRPr="00604C42">
        <w:t xml:space="preserve">. </w:t>
      </w:r>
      <w:r w:rsidR="00C95308" w:rsidRPr="00604C42">
        <w:t xml:space="preserve">These errors are not random but often take common and preventable </w:t>
      </w:r>
      <w:r w:rsidR="00C95308" w:rsidRPr="00604C42">
        <w:t xml:space="preserve">forms </w:t>
      </w:r>
      <w:r w:rsidR="00C603B7" w:rsidRPr="00604C42">
        <w:fldChar w:fldCharType="begin"/>
      </w:r>
      <w:r w:rsidR="00C603B7" w:rsidRPr="00604C42">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604C42">
        <w:fldChar w:fldCharType="separate"/>
      </w:r>
      <w:r w:rsidR="00C603B7" w:rsidRPr="00604C42">
        <w:t>(Kadlec et al., 2023)</w:t>
      </w:r>
      <w:r w:rsidR="00C603B7" w:rsidRPr="00604C42">
        <w:fldChar w:fldCharType="end"/>
      </w:r>
      <w:r w:rsidR="00C95308" w:rsidRPr="00604C42">
        <w:t xml:space="preserve">. For example, 45% of highly-cited meta-analyses in strength and conditioning research miscalculate at least one </w:t>
      </w:r>
      <w:r w:rsidR="00F73F20" w:rsidRPr="00604C42">
        <w:t xml:space="preserve">Standardized Mean Difference effect sizes (e.g., Cohen’s </w:t>
      </w:r>
      <w:r w:rsidR="00F73F20" w:rsidRPr="00604C42">
        <w:rPr>
          <w:i/>
          <w:iCs/>
        </w:rPr>
        <w:t>d</w:t>
      </w:r>
      <w:r w:rsidR="00C4791D" w:rsidRPr="00604C42">
        <w:t xml:space="preserve"> and Hedges’ </w:t>
      </w:r>
      <w:r w:rsidR="00C4791D" w:rsidRPr="00604C42">
        <w:rPr>
          <w:i/>
          <w:iCs/>
        </w:rPr>
        <w:t>g</w:t>
      </w:r>
      <w:r w:rsidR="00F73F20" w:rsidRPr="00604C42">
        <w:t>)</w:t>
      </w:r>
      <w:r w:rsidR="00C95308" w:rsidRPr="00604C42">
        <w:t xml:space="preserve"> from Standard Errors (SE) instead of Standard Deviations (SD), thereby greatly inflating the effect size estimate and distorting the meta-analytic effect size.</w:t>
      </w:r>
    </w:p>
    <w:p w14:paraId="265D80A1" w14:textId="299AEBE8" w:rsidR="004A4828" w:rsidRPr="00604C42" w:rsidRDefault="004A4828" w:rsidP="00C95308">
      <w:r w:rsidRPr="00604C42">
        <w:t xml:space="preserve">Recently, the concept of the Verification Report has been introduced </w:t>
      </w:r>
      <w:r w:rsidR="00C603B7" w:rsidRPr="00604C42">
        <w:fldChar w:fldCharType="begin"/>
      </w:r>
      <w:r w:rsidR="00C603B7" w:rsidRPr="00604C42">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sidRPr="00604C42">
        <w:fldChar w:fldCharType="separate"/>
      </w:r>
      <w:r w:rsidR="00C603B7" w:rsidRPr="00604C42">
        <w:t>(Chambers, 2020)</w:t>
      </w:r>
      <w:r w:rsidR="00C603B7" w:rsidRPr="00604C42">
        <w:fldChar w:fldCharType="end"/>
      </w:r>
      <w:r w:rsidRPr="00604C42">
        <w:t xml:space="preserve">: articles whose primary goal is to verify the analyses reported in previous research so as to assess the </w:t>
      </w:r>
      <w:r w:rsidR="009E2CE6" w:rsidRPr="00604C42">
        <w:t>accuracy</w:t>
      </w:r>
      <w:r w:rsidRPr="00604C42">
        <w:t xml:space="preserve">, robustness, and </w:t>
      </w:r>
      <w:r w:rsidR="009E2CE6" w:rsidRPr="00604C42">
        <w:t>credibility</w:t>
      </w:r>
      <w:r w:rsidRPr="00604C42">
        <w:t xml:space="preserve">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3E2D384F" w14:textId="77777777" w:rsidR="00221BC9" w:rsidRPr="00604C42" w:rsidRDefault="00221BC9" w:rsidP="005B22AE">
      <w:pPr>
        <w:spacing w:line="276" w:lineRule="auto"/>
        <w:ind w:firstLine="0"/>
        <w:rPr>
          <w:b/>
          <w:bCs/>
        </w:rPr>
        <w:sectPr w:rsidR="00221BC9" w:rsidRPr="00604C42" w:rsidSect="00221BC9">
          <w:type w:val="continuous"/>
          <w:pgSz w:w="11906" w:h="16838"/>
          <w:pgMar w:top="1440" w:right="1440" w:bottom="1440" w:left="1440" w:header="720" w:footer="720" w:gutter="0"/>
          <w:cols w:num="2" w:space="386"/>
          <w:titlePg/>
          <w15:footnoteColumns w:val="1"/>
        </w:sectPr>
      </w:pPr>
    </w:p>
    <w:p w14:paraId="7D829D26" w14:textId="77777777" w:rsidR="008400B5" w:rsidRPr="00604C42" w:rsidRDefault="008400B5">
      <w:pPr>
        <w:spacing w:line="480" w:lineRule="auto"/>
        <w:ind w:firstLine="720"/>
        <w:rPr>
          <w:b/>
          <w:bCs/>
        </w:rPr>
      </w:pPr>
      <w:r w:rsidRPr="00604C42">
        <w:rPr>
          <w:b/>
          <w:bCs/>
        </w:rPr>
        <w:br w:type="page"/>
      </w:r>
    </w:p>
    <w:p w14:paraId="61810327" w14:textId="39EABDDD" w:rsidR="005B22AE" w:rsidRPr="00604C42" w:rsidRDefault="005B22AE" w:rsidP="005B22AE">
      <w:pPr>
        <w:spacing w:line="276" w:lineRule="auto"/>
        <w:ind w:firstLine="0"/>
        <w:rPr>
          <w:b/>
          <w:bCs/>
        </w:rPr>
      </w:pPr>
      <w:r w:rsidRPr="00604C42">
        <w:rPr>
          <w:b/>
          <w:bCs/>
        </w:rPr>
        <w:lastRenderedPageBreak/>
        <w:t>Table 1. Influence metrics</w:t>
      </w:r>
      <w:r w:rsidR="00824ABC" w:rsidRPr="00604C42">
        <w:rPr>
          <w:b/>
          <w:bCs/>
        </w:rPr>
        <w:t xml:space="preserve"> for Zhao et al.’s (2023) effect sizes</w:t>
      </w:r>
    </w:p>
    <w:p w14:paraId="60E3CC89" w14:textId="77777777" w:rsidR="00327370" w:rsidRPr="00604C42" w:rsidRDefault="00327370" w:rsidP="005B22AE">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604C42"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604C42" w:rsidRDefault="005B22AE" w:rsidP="002D69CC">
            <w:pPr>
              <w:ind w:firstLine="0"/>
              <w:jc w:val="left"/>
              <w:rPr>
                <w:b/>
                <w:bCs/>
                <w:sz w:val="16"/>
                <w:szCs w:val="16"/>
              </w:rPr>
            </w:pPr>
            <w:r w:rsidRPr="00604C42">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604C42" w:rsidRDefault="005B22AE" w:rsidP="002D69CC">
            <w:pPr>
              <w:ind w:firstLine="0"/>
              <w:jc w:val="center"/>
              <w:rPr>
                <w:b/>
                <w:bCs/>
                <w:sz w:val="16"/>
                <w:szCs w:val="16"/>
              </w:rPr>
            </w:pPr>
            <w:r w:rsidRPr="00604C42">
              <w:rPr>
                <w:b/>
                <w:bCs/>
                <w:sz w:val="16"/>
                <w:szCs w:val="16"/>
              </w:rPr>
              <w:t>rstudent</w:t>
            </w:r>
          </w:p>
        </w:tc>
        <w:tc>
          <w:tcPr>
            <w:tcW w:w="907" w:type="dxa"/>
            <w:tcBorders>
              <w:top w:val="single" w:sz="4" w:space="0" w:color="auto"/>
              <w:bottom w:val="single" w:sz="4" w:space="0" w:color="auto"/>
            </w:tcBorders>
            <w:noWrap/>
            <w:vAlign w:val="center"/>
            <w:hideMark/>
          </w:tcPr>
          <w:p w14:paraId="6A750EDD" w14:textId="77777777" w:rsidR="005B22AE" w:rsidRPr="00604C42" w:rsidRDefault="005B22AE" w:rsidP="002D69CC">
            <w:pPr>
              <w:ind w:firstLine="0"/>
              <w:jc w:val="center"/>
              <w:rPr>
                <w:b/>
                <w:bCs/>
                <w:sz w:val="16"/>
                <w:szCs w:val="16"/>
              </w:rPr>
            </w:pPr>
            <w:r w:rsidRPr="00604C42">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604C42" w:rsidRDefault="005B22AE" w:rsidP="002D69CC">
            <w:pPr>
              <w:ind w:firstLine="0"/>
              <w:jc w:val="center"/>
              <w:rPr>
                <w:b/>
                <w:bCs/>
                <w:sz w:val="16"/>
                <w:szCs w:val="16"/>
              </w:rPr>
            </w:pPr>
            <w:r w:rsidRPr="00604C42">
              <w:rPr>
                <w:b/>
                <w:bCs/>
                <w:sz w:val="16"/>
                <w:szCs w:val="16"/>
              </w:rPr>
              <w:t>Cook’s distance</w:t>
            </w:r>
          </w:p>
        </w:tc>
        <w:tc>
          <w:tcPr>
            <w:tcW w:w="596" w:type="dxa"/>
            <w:tcBorders>
              <w:top w:val="single" w:sz="4" w:space="0" w:color="auto"/>
              <w:bottom w:val="single" w:sz="4" w:space="0" w:color="auto"/>
            </w:tcBorders>
            <w:noWrap/>
            <w:vAlign w:val="center"/>
            <w:hideMark/>
          </w:tcPr>
          <w:p w14:paraId="45C09A86" w14:textId="77777777" w:rsidR="005B22AE" w:rsidRPr="00604C42" w:rsidRDefault="005B22AE" w:rsidP="002D69CC">
            <w:pPr>
              <w:ind w:firstLine="0"/>
              <w:jc w:val="center"/>
              <w:rPr>
                <w:b/>
                <w:bCs/>
                <w:sz w:val="16"/>
                <w:szCs w:val="16"/>
              </w:rPr>
            </w:pPr>
            <w:r w:rsidRPr="00604C42">
              <w:rPr>
                <w:b/>
                <w:bCs/>
                <w:sz w:val="16"/>
                <w:szCs w:val="16"/>
              </w:rPr>
              <w:t>Cov ratio</w:t>
            </w:r>
          </w:p>
        </w:tc>
        <w:tc>
          <w:tcPr>
            <w:tcW w:w="762" w:type="dxa"/>
            <w:tcBorders>
              <w:top w:val="single" w:sz="4" w:space="0" w:color="auto"/>
              <w:bottom w:val="single" w:sz="4" w:space="0" w:color="auto"/>
            </w:tcBorders>
            <w:noWrap/>
            <w:vAlign w:val="center"/>
            <w:hideMark/>
          </w:tcPr>
          <w:p w14:paraId="08F4DA01" w14:textId="77777777" w:rsidR="005B22AE" w:rsidRPr="00604C42" w:rsidRDefault="005B22AE" w:rsidP="002D69CC">
            <w:pPr>
              <w:ind w:firstLine="0"/>
              <w:jc w:val="center"/>
              <w:rPr>
                <w:b/>
                <w:bCs/>
                <w:sz w:val="16"/>
                <w:szCs w:val="16"/>
              </w:rPr>
            </w:pPr>
            <w:r w:rsidRPr="00604C42">
              <w:rPr>
                <w:rFonts w:ascii="Cambria Math" w:hAnsi="Cambria Math" w:cs="Cambria Math"/>
              </w:rPr>
              <w:t>Δ𝜏</w:t>
            </w:r>
            <w:r w:rsidRPr="00604C42">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604C42" w:rsidRDefault="005B22AE" w:rsidP="002D69CC">
            <w:pPr>
              <w:ind w:firstLine="0"/>
              <w:jc w:val="center"/>
              <w:rPr>
                <w:b/>
                <w:bCs/>
                <w:sz w:val="16"/>
                <w:szCs w:val="16"/>
              </w:rPr>
            </w:pPr>
            <w:r w:rsidRPr="00604C42">
              <w:rPr>
                <w:b/>
                <w:bCs/>
                <w:sz w:val="16"/>
                <w:szCs w:val="16"/>
              </w:rPr>
              <w:t>ΔQE</w:t>
            </w:r>
          </w:p>
        </w:tc>
        <w:tc>
          <w:tcPr>
            <w:tcW w:w="513" w:type="dxa"/>
            <w:tcBorders>
              <w:top w:val="single" w:sz="4" w:space="0" w:color="auto"/>
              <w:bottom w:val="single" w:sz="4" w:space="0" w:color="auto"/>
            </w:tcBorders>
            <w:noWrap/>
            <w:vAlign w:val="center"/>
            <w:hideMark/>
          </w:tcPr>
          <w:p w14:paraId="4A2809D0" w14:textId="77777777" w:rsidR="005B22AE" w:rsidRPr="00604C42" w:rsidRDefault="005B22AE" w:rsidP="002D69CC">
            <w:pPr>
              <w:ind w:firstLine="0"/>
              <w:jc w:val="center"/>
              <w:rPr>
                <w:b/>
                <w:bCs/>
                <w:sz w:val="16"/>
                <w:szCs w:val="16"/>
              </w:rPr>
            </w:pPr>
            <w:r w:rsidRPr="00604C42">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604C42" w:rsidRDefault="005B22AE" w:rsidP="002D69CC">
            <w:pPr>
              <w:ind w:firstLine="0"/>
              <w:jc w:val="center"/>
              <w:rPr>
                <w:b/>
                <w:bCs/>
                <w:sz w:val="16"/>
                <w:szCs w:val="16"/>
              </w:rPr>
            </w:pPr>
            <w:r w:rsidRPr="00604C42">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604C42" w:rsidRDefault="005B22AE" w:rsidP="002D69CC">
            <w:pPr>
              <w:ind w:firstLine="0"/>
              <w:jc w:val="center"/>
              <w:rPr>
                <w:b/>
                <w:bCs/>
                <w:sz w:val="16"/>
                <w:szCs w:val="16"/>
              </w:rPr>
            </w:pPr>
            <w:r w:rsidRPr="00604C42">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604C42" w:rsidRDefault="005B22AE" w:rsidP="002D69CC">
            <w:pPr>
              <w:ind w:firstLine="0"/>
              <w:jc w:val="center"/>
              <w:rPr>
                <w:b/>
                <w:bCs/>
                <w:sz w:val="16"/>
                <w:szCs w:val="16"/>
              </w:rPr>
            </w:pPr>
            <w:r w:rsidRPr="00604C42">
              <w:rPr>
                <w:b/>
                <w:bCs/>
                <w:sz w:val="16"/>
                <w:szCs w:val="16"/>
              </w:rPr>
              <w:t>Outlier</w:t>
            </w:r>
          </w:p>
        </w:tc>
      </w:tr>
      <w:tr w:rsidR="00583904" w:rsidRPr="00604C42"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604C42" w:rsidRDefault="00583904" w:rsidP="00583904">
            <w:pPr>
              <w:ind w:firstLine="0"/>
              <w:jc w:val="left"/>
              <w:rPr>
                <w:sz w:val="16"/>
                <w:szCs w:val="16"/>
              </w:rPr>
            </w:pPr>
            <w:r w:rsidRPr="00604C42">
              <w:rPr>
                <w:sz w:val="16"/>
                <w:szCs w:val="16"/>
              </w:rPr>
              <w:t>Wendy T. M. Pots 2016</w:t>
            </w:r>
          </w:p>
        </w:tc>
        <w:tc>
          <w:tcPr>
            <w:tcW w:w="943" w:type="dxa"/>
            <w:tcBorders>
              <w:top w:val="single" w:sz="4" w:space="0" w:color="auto"/>
            </w:tcBorders>
            <w:noWrap/>
            <w:vAlign w:val="center"/>
            <w:hideMark/>
          </w:tcPr>
          <w:p w14:paraId="10DEE3E0" w14:textId="77777777" w:rsidR="00583904" w:rsidRPr="00604C42" w:rsidRDefault="00583904" w:rsidP="00583904">
            <w:pPr>
              <w:tabs>
                <w:tab w:val="decimal" w:pos="165"/>
              </w:tabs>
              <w:ind w:firstLine="0"/>
              <w:jc w:val="center"/>
              <w:rPr>
                <w:sz w:val="16"/>
                <w:szCs w:val="16"/>
              </w:rPr>
            </w:pPr>
            <w:r w:rsidRPr="00604C42">
              <w:rPr>
                <w:sz w:val="16"/>
                <w:szCs w:val="16"/>
              </w:rPr>
              <w:t>0.20</w:t>
            </w:r>
          </w:p>
        </w:tc>
        <w:tc>
          <w:tcPr>
            <w:tcW w:w="907" w:type="dxa"/>
            <w:tcBorders>
              <w:top w:val="single" w:sz="4" w:space="0" w:color="auto"/>
            </w:tcBorders>
            <w:noWrap/>
            <w:vAlign w:val="center"/>
            <w:hideMark/>
          </w:tcPr>
          <w:p w14:paraId="51D8B987" w14:textId="77777777" w:rsidR="00583904" w:rsidRPr="00604C42" w:rsidRDefault="00583904" w:rsidP="00583904">
            <w:pPr>
              <w:tabs>
                <w:tab w:val="decimal" w:pos="159"/>
              </w:tabs>
              <w:ind w:firstLine="0"/>
              <w:jc w:val="center"/>
              <w:rPr>
                <w:sz w:val="16"/>
                <w:szCs w:val="16"/>
              </w:rPr>
            </w:pPr>
            <w:r w:rsidRPr="00604C42">
              <w:rPr>
                <w:sz w:val="16"/>
                <w:szCs w:val="16"/>
              </w:rPr>
              <w:t>0.06</w:t>
            </w:r>
          </w:p>
        </w:tc>
        <w:tc>
          <w:tcPr>
            <w:tcW w:w="903" w:type="dxa"/>
            <w:tcBorders>
              <w:top w:val="single" w:sz="4" w:space="0" w:color="auto"/>
            </w:tcBorders>
            <w:noWrap/>
            <w:vAlign w:val="center"/>
            <w:hideMark/>
          </w:tcPr>
          <w:p w14:paraId="02524FE1" w14:textId="77777777" w:rsidR="00583904" w:rsidRPr="00604C42" w:rsidRDefault="00583904" w:rsidP="00583904">
            <w:pPr>
              <w:ind w:firstLine="0"/>
              <w:jc w:val="center"/>
              <w:rPr>
                <w:sz w:val="16"/>
                <w:szCs w:val="16"/>
              </w:rPr>
            </w:pPr>
            <w:r w:rsidRPr="00604C42">
              <w:rPr>
                <w:sz w:val="16"/>
                <w:szCs w:val="16"/>
              </w:rPr>
              <w:t>0.00</w:t>
            </w:r>
          </w:p>
        </w:tc>
        <w:tc>
          <w:tcPr>
            <w:tcW w:w="596" w:type="dxa"/>
            <w:tcBorders>
              <w:top w:val="single" w:sz="4" w:space="0" w:color="auto"/>
            </w:tcBorders>
            <w:noWrap/>
            <w:vAlign w:val="center"/>
            <w:hideMark/>
          </w:tcPr>
          <w:p w14:paraId="2ACF2A6E" w14:textId="77777777" w:rsidR="00583904" w:rsidRPr="00604C42" w:rsidRDefault="00583904" w:rsidP="00583904">
            <w:pPr>
              <w:ind w:firstLine="0"/>
              <w:jc w:val="center"/>
              <w:rPr>
                <w:sz w:val="16"/>
                <w:szCs w:val="16"/>
              </w:rPr>
            </w:pPr>
            <w:r w:rsidRPr="00604C42">
              <w:rPr>
                <w:sz w:val="16"/>
                <w:szCs w:val="16"/>
              </w:rPr>
              <w:t>1.34</w:t>
            </w:r>
          </w:p>
        </w:tc>
        <w:tc>
          <w:tcPr>
            <w:tcW w:w="762" w:type="dxa"/>
            <w:tcBorders>
              <w:top w:val="single" w:sz="4" w:space="0" w:color="auto"/>
            </w:tcBorders>
            <w:noWrap/>
            <w:vAlign w:val="center"/>
            <w:hideMark/>
          </w:tcPr>
          <w:p w14:paraId="689B8093" w14:textId="77777777" w:rsidR="00583904" w:rsidRPr="00604C42" w:rsidRDefault="00583904" w:rsidP="00583904">
            <w:pPr>
              <w:ind w:firstLine="0"/>
              <w:jc w:val="center"/>
              <w:rPr>
                <w:sz w:val="16"/>
                <w:szCs w:val="16"/>
              </w:rPr>
            </w:pPr>
            <w:r w:rsidRPr="00604C42">
              <w:rPr>
                <w:sz w:val="16"/>
                <w:szCs w:val="16"/>
              </w:rPr>
              <w:t>1.04</w:t>
            </w:r>
          </w:p>
        </w:tc>
        <w:tc>
          <w:tcPr>
            <w:tcW w:w="679" w:type="dxa"/>
            <w:tcBorders>
              <w:top w:val="single" w:sz="4" w:space="0" w:color="auto"/>
            </w:tcBorders>
            <w:noWrap/>
            <w:vAlign w:val="center"/>
            <w:hideMark/>
          </w:tcPr>
          <w:p w14:paraId="30A0643D" w14:textId="77777777" w:rsidR="00583904" w:rsidRPr="00604C42" w:rsidRDefault="00583904" w:rsidP="00583904">
            <w:pPr>
              <w:ind w:firstLine="0"/>
              <w:jc w:val="center"/>
              <w:rPr>
                <w:sz w:val="16"/>
                <w:szCs w:val="16"/>
              </w:rPr>
            </w:pPr>
            <w:r w:rsidRPr="00604C42">
              <w:rPr>
                <w:sz w:val="16"/>
                <w:szCs w:val="16"/>
              </w:rPr>
              <w:t>140.42</w:t>
            </w:r>
          </w:p>
        </w:tc>
        <w:tc>
          <w:tcPr>
            <w:tcW w:w="513" w:type="dxa"/>
            <w:tcBorders>
              <w:top w:val="single" w:sz="4" w:space="0" w:color="auto"/>
            </w:tcBorders>
            <w:noWrap/>
            <w:vAlign w:val="center"/>
            <w:hideMark/>
          </w:tcPr>
          <w:p w14:paraId="14325406" w14:textId="77777777" w:rsidR="00583904" w:rsidRPr="00604C42" w:rsidRDefault="00583904" w:rsidP="00583904">
            <w:pPr>
              <w:ind w:firstLine="0"/>
              <w:jc w:val="center"/>
              <w:rPr>
                <w:sz w:val="16"/>
                <w:szCs w:val="16"/>
              </w:rPr>
            </w:pPr>
            <w:r w:rsidRPr="00604C42">
              <w:rPr>
                <w:sz w:val="16"/>
                <w:szCs w:val="16"/>
              </w:rPr>
              <w:t>0.10</w:t>
            </w:r>
          </w:p>
        </w:tc>
        <w:tc>
          <w:tcPr>
            <w:tcW w:w="698" w:type="dxa"/>
            <w:tcBorders>
              <w:top w:val="single" w:sz="4" w:space="0" w:color="auto"/>
            </w:tcBorders>
            <w:noWrap/>
            <w:vAlign w:val="center"/>
            <w:hideMark/>
          </w:tcPr>
          <w:p w14:paraId="69CE382E" w14:textId="51855012" w:rsidR="00583904" w:rsidRPr="00604C42" w:rsidRDefault="00583904" w:rsidP="00583904">
            <w:pPr>
              <w:tabs>
                <w:tab w:val="decimal" w:pos="157"/>
              </w:tabs>
              <w:ind w:firstLine="0"/>
              <w:jc w:val="center"/>
              <w:rPr>
                <w:sz w:val="16"/>
                <w:szCs w:val="16"/>
              </w:rPr>
            </w:pPr>
            <w:r w:rsidRPr="00604C42">
              <w:rPr>
                <w:color w:val="000000"/>
                <w:sz w:val="16"/>
                <w:szCs w:val="16"/>
              </w:rPr>
              <w:t>9.76</w:t>
            </w:r>
          </w:p>
        </w:tc>
        <w:tc>
          <w:tcPr>
            <w:tcW w:w="1013" w:type="dxa"/>
            <w:tcBorders>
              <w:top w:val="single" w:sz="4" w:space="0" w:color="auto"/>
            </w:tcBorders>
            <w:noWrap/>
            <w:vAlign w:val="center"/>
            <w:hideMark/>
          </w:tcPr>
          <w:p w14:paraId="274E19EC" w14:textId="19227E2A" w:rsidR="00583904" w:rsidRPr="00604C42" w:rsidRDefault="00583904" w:rsidP="00583904">
            <w:pPr>
              <w:tabs>
                <w:tab w:val="decimal" w:pos="199"/>
              </w:tabs>
              <w:ind w:firstLine="0"/>
              <w:jc w:val="center"/>
              <w:rPr>
                <w:sz w:val="16"/>
                <w:szCs w:val="16"/>
              </w:rPr>
            </w:pPr>
            <w:r w:rsidRPr="00604C42">
              <w:rPr>
                <w:color w:val="000000"/>
                <w:sz w:val="16"/>
                <w:szCs w:val="16"/>
              </w:rPr>
              <w:t>0.06</w:t>
            </w:r>
          </w:p>
        </w:tc>
        <w:tc>
          <w:tcPr>
            <w:tcW w:w="737" w:type="dxa"/>
            <w:tcBorders>
              <w:top w:val="single" w:sz="4" w:space="0" w:color="auto"/>
            </w:tcBorders>
            <w:noWrap/>
            <w:vAlign w:val="center"/>
            <w:hideMark/>
          </w:tcPr>
          <w:p w14:paraId="7A454B12" w14:textId="77777777" w:rsidR="00583904" w:rsidRPr="00604C42" w:rsidRDefault="00583904" w:rsidP="00583904">
            <w:pPr>
              <w:ind w:firstLine="0"/>
              <w:jc w:val="center"/>
              <w:rPr>
                <w:sz w:val="16"/>
                <w:szCs w:val="16"/>
              </w:rPr>
            </w:pPr>
          </w:p>
        </w:tc>
      </w:tr>
      <w:tr w:rsidR="00583904" w:rsidRPr="00604C42" w14:paraId="6B9CD43B" w14:textId="77777777" w:rsidTr="00583904">
        <w:trPr>
          <w:trHeight w:val="282"/>
        </w:trPr>
        <w:tc>
          <w:tcPr>
            <w:tcW w:w="2251" w:type="dxa"/>
            <w:noWrap/>
            <w:vAlign w:val="center"/>
            <w:hideMark/>
          </w:tcPr>
          <w:p w14:paraId="62F2ED7A" w14:textId="77777777" w:rsidR="00583904" w:rsidRPr="00604C42" w:rsidRDefault="00583904" w:rsidP="00583904">
            <w:pPr>
              <w:ind w:firstLine="0"/>
              <w:jc w:val="left"/>
              <w:rPr>
                <w:sz w:val="16"/>
                <w:szCs w:val="16"/>
              </w:rPr>
            </w:pPr>
            <w:r w:rsidRPr="00604C42">
              <w:rPr>
                <w:sz w:val="16"/>
                <w:szCs w:val="16"/>
              </w:rPr>
              <w:t>Situ Yuyi 2022</w:t>
            </w:r>
          </w:p>
        </w:tc>
        <w:tc>
          <w:tcPr>
            <w:tcW w:w="943" w:type="dxa"/>
            <w:noWrap/>
            <w:vAlign w:val="center"/>
            <w:hideMark/>
          </w:tcPr>
          <w:p w14:paraId="1C8D4E6B" w14:textId="77777777" w:rsidR="00583904" w:rsidRPr="00604C42" w:rsidRDefault="00583904" w:rsidP="00583904">
            <w:pPr>
              <w:tabs>
                <w:tab w:val="decimal" w:pos="165"/>
              </w:tabs>
              <w:ind w:firstLine="0"/>
              <w:jc w:val="center"/>
              <w:rPr>
                <w:sz w:val="16"/>
                <w:szCs w:val="16"/>
              </w:rPr>
            </w:pPr>
            <w:r w:rsidRPr="00604C42">
              <w:rPr>
                <w:sz w:val="16"/>
                <w:szCs w:val="16"/>
              </w:rPr>
              <w:t>-0.30</w:t>
            </w:r>
          </w:p>
        </w:tc>
        <w:tc>
          <w:tcPr>
            <w:tcW w:w="907" w:type="dxa"/>
            <w:noWrap/>
            <w:vAlign w:val="center"/>
            <w:hideMark/>
          </w:tcPr>
          <w:p w14:paraId="74062454" w14:textId="77777777" w:rsidR="00583904" w:rsidRPr="00604C42" w:rsidRDefault="00583904" w:rsidP="00583904">
            <w:pPr>
              <w:tabs>
                <w:tab w:val="decimal" w:pos="159"/>
              </w:tabs>
              <w:ind w:firstLine="0"/>
              <w:jc w:val="center"/>
              <w:rPr>
                <w:sz w:val="16"/>
                <w:szCs w:val="16"/>
              </w:rPr>
            </w:pPr>
            <w:r w:rsidRPr="00604C42">
              <w:rPr>
                <w:sz w:val="16"/>
                <w:szCs w:val="16"/>
              </w:rPr>
              <w:t>-0.10</w:t>
            </w:r>
          </w:p>
        </w:tc>
        <w:tc>
          <w:tcPr>
            <w:tcW w:w="903" w:type="dxa"/>
            <w:noWrap/>
            <w:vAlign w:val="center"/>
            <w:hideMark/>
          </w:tcPr>
          <w:p w14:paraId="2AAC92F8" w14:textId="77777777" w:rsidR="00583904" w:rsidRPr="00604C42" w:rsidRDefault="00583904" w:rsidP="00583904">
            <w:pPr>
              <w:ind w:firstLine="0"/>
              <w:jc w:val="center"/>
              <w:rPr>
                <w:sz w:val="16"/>
                <w:szCs w:val="16"/>
              </w:rPr>
            </w:pPr>
            <w:r w:rsidRPr="00604C42">
              <w:rPr>
                <w:sz w:val="16"/>
                <w:szCs w:val="16"/>
              </w:rPr>
              <w:t>0.01</w:t>
            </w:r>
          </w:p>
        </w:tc>
        <w:tc>
          <w:tcPr>
            <w:tcW w:w="596" w:type="dxa"/>
            <w:noWrap/>
            <w:vAlign w:val="center"/>
            <w:hideMark/>
          </w:tcPr>
          <w:p w14:paraId="398EEF83" w14:textId="77777777" w:rsidR="00583904" w:rsidRPr="00604C42" w:rsidRDefault="00583904" w:rsidP="00583904">
            <w:pPr>
              <w:ind w:firstLine="0"/>
              <w:jc w:val="center"/>
              <w:rPr>
                <w:sz w:val="16"/>
                <w:szCs w:val="16"/>
              </w:rPr>
            </w:pPr>
            <w:r w:rsidRPr="00604C42">
              <w:rPr>
                <w:sz w:val="16"/>
                <w:szCs w:val="16"/>
              </w:rPr>
              <w:t>1.20</w:t>
            </w:r>
          </w:p>
        </w:tc>
        <w:tc>
          <w:tcPr>
            <w:tcW w:w="762" w:type="dxa"/>
            <w:noWrap/>
            <w:vAlign w:val="center"/>
            <w:hideMark/>
          </w:tcPr>
          <w:p w14:paraId="3B875001" w14:textId="77777777" w:rsidR="00583904" w:rsidRPr="00604C42" w:rsidRDefault="00583904" w:rsidP="00583904">
            <w:pPr>
              <w:ind w:firstLine="0"/>
              <w:jc w:val="center"/>
              <w:rPr>
                <w:sz w:val="16"/>
                <w:szCs w:val="16"/>
              </w:rPr>
            </w:pPr>
            <w:r w:rsidRPr="00604C42">
              <w:rPr>
                <w:sz w:val="16"/>
                <w:szCs w:val="16"/>
              </w:rPr>
              <w:t>0.94</w:t>
            </w:r>
          </w:p>
        </w:tc>
        <w:tc>
          <w:tcPr>
            <w:tcW w:w="679" w:type="dxa"/>
            <w:noWrap/>
            <w:vAlign w:val="center"/>
            <w:hideMark/>
          </w:tcPr>
          <w:p w14:paraId="511500EB" w14:textId="77777777" w:rsidR="00583904" w:rsidRPr="00604C42" w:rsidRDefault="00583904" w:rsidP="00583904">
            <w:pPr>
              <w:ind w:firstLine="0"/>
              <w:jc w:val="center"/>
              <w:rPr>
                <w:sz w:val="16"/>
                <w:szCs w:val="16"/>
              </w:rPr>
            </w:pPr>
            <w:r w:rsidRPr="00604C42">
              <w:rPr>
                <w:sz w:val="16"/>
                <w:szCs w:val="16"/>
              </w:rPr>
              <w:t>144.70</w:t>
            </w:r>
          </w:p>
        </w:tc>
        <w:tc>
          <w:tcPr>
            <w:tcW w:w="513" w:type="dxa"/>
            <w:noWrap/>
            <w:vAlign w:val="center"/>
            <w:hideMark/>
          </w:tcPr>
          <w:p w14:paraId="2DD106F2"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47044802" w14:textId="7AD50FD3" w:rsidR="00583904" w:rsidRPr="00604C42" w:rsidRDefault="00583904" w:rsidP="00583904">
            <w:pPr>
              <w:tabs>
                <w:tab w:val="decimal" w:pos="157"/>
              </w:tabs>
              <w:ind w:firstLine="0"/>
              <w:jc w:val="center"/>
              <w:rPr>
                <w:sz w:val="16"/>
                <w:szCs w:val="16"/>
              </w:rPr>
            </w:pPr>
            <w:r w:rsidRPr="00604C42">
              <w:rPr>
                <w:color w:val="000000"/>
                <w:sz w:val="16"/>
                <w:szCs w:val="16"/>
              </w:rPr>
              <w:t>9.25</w:t>
            </w:r>
          </w:p>
        </w:tc>
        <w:tc>
          <w:tcPr>
            <w:tcW w:w="1013" w:type="dxa"/>
            <w:noWrap/>
            <w:vAlign w:val="center"/>
            <w:hideMark/>
          </w:tcPr>
          <w:p w14:paraId="0A4B4341" w14:textId="0610A8E2" w:rsidR="00583904" w:rsidRPr="00604C42" w:rsidRDefault="00583904" w:rsidP="00583904">
            <w:pPr>
              <w:tabs>
                <w:tab w:val="decimal" w:pos="199"/>
              </w:tabs>
              <w:ind w:firstLine="0"/>
              <w:jc w:val="center"/>
              <w:rPr>
                <w:sz w:val="16"/>
                <w:szCs w:val="16"/>
              </w:rPr>
            </w:pPr>
            <w:r w:rsidRPr="00604C42">
              <w:rPr>
                <w:color w:val="000000"/>
                <w:sz w:val="16"/>
                <w:szCs w:val="16"/>
              </w:rPr>
              <w:t>-0.10</w:t>
            </w:r>
          </w:p>
        </w:tc>
        <w:tc>
          <w:tcPr>
            <w:tcW w:w="737" w:type="dxa"/>
            <w:noWrap/>
            <w:vAlign w:val="center"/>
            <w:hideMark/>
          </w:tcPr>
          <w:p w14:paraId="045FD5E1" w14:textId="77777777" w:rsidR="00583904" w:rsidRPr="00604C42" w:rsidRDefault="00583904" w:rsidP="00583904">
            <w:pPr>
              <w:ind w:firstLine="0"/>
              <w:jc w:val="center"/>
              <w:rPr>
                <w:sz w:val="16"/>
                <w:szCs w:val="16"/>
              </w:rPr>
            </w:pPr>
          </w:p>
        </w:tc>
      </w:tr>
      <w:tr w:rsidR="00583904" w:rsidRPr="00604C42" w14:paraId="678C03C8" w14:textId="77777777" w:rsidTr="00583904">
        <w:trPr>
          <w:trHeight w:val="282"/>
        </w:trPr>
        <w:tc>
          <w:tcPr>
            <w:tcW w:w="2251" w:type="dxa"/>
            <w:noWrap/>
            <w:vAlign w:val="center"/>
            <w:hideMark/>
          </w:tcPr>
          <w:p w14:paraId="7A86BDD0" w14:textId="77777777" w:rsidR="00583904" w:rsidRPr="00604C42" w:rsidRDefault="00583904" w:rsidP="00583904">
            <w:pPr>
              <w:ind w:firstLine="0"/>
              <w:jc w:val="left"/>
              <w:rPr>
                <w:sz w:val="16"/>
                <w:szCs w:val="16"/>
              </w:rPr>
            </w:pPr>
            <w:r w:rsidRPr="00604C42">
              <w:rPr>
                <w:sz w:val="16"/>
                <w:szCs w:val="16"/>
              </w:rPr>
              <w:t>Shima Tamannaei Far 2017</w:t>
            </w:r>
          </w:p>
        </w:tc>
        <w:tc>
          <w:tcPr>
            <w:tcW w:w="943" w:type="dxa"/>
            <w:noWrap/>
            <w:vAlign w:val="center"/>
            <w:hideMark/>
          </w:tcPr>
          <w:p w14:paraId="1E2CC170" w14:textId="77777777" w:rsidR="00583904" w:rsidRPr="00604C42" w:rsidRDefault="00583904" w:rsidP="00583904">
            <w:pPr>
              <w:tabs>
                <w:tab w:val="decimal" w:pos="165"/>
              </w:tabs>
              <w:ind w:firstLine="0"/>
              <w:jc w:val="center"/>
              <w:rPr>
                <w:sz w:val="16"/>
                <w:szCs w:val="16"/>
              </w:rPr>
            </w:pPr>
            <w:r w:rsidRPr="00604C42">
              <w:rPr>
                <w:sz w:val="16"/>
                <w:szCs w:val="16"/>
              </w:rPr>
              <w:t>1.51</w:t>
            </w:r>
          </w:p>
        </w:tc>
        <w:tc>
          <w:tcPr>
            <w:tcW w:w="907" w:type="dxa"/>
            <w:noWrap/>
            <w:vAlign w:val="center"/>
            <w:hideMark/>
          </w:tcPr>
          <w:p w14:paraId="36059651" w14:textId="77777777" w:rsidR="00583904" w:rsidRPr="00604C42" w:rsidRDefault="00583904" w:rsidP="00583904">
            <w:pPr>
              <w:tabs>
                <w:tab w:val="decimal" w:pos="159"/>
              </w:tabs>
              <w:ind w:firstLine="0"/>
              <w:jc w:val="center"/>
              <w:rPr>
                <w:sz w:val="16"/>
                <w:szCs w:val="16"/>
              </w:rPr>
            </w:pPr>
            <w:r w:rsidRPr="00604C42">
              <w:rPr>
                <w:sz w:val="16"/>
                <w:szCs w:val="16"/>
              </w:rPr>
              <w:t>0.44</w:t>
            </w:r>
          </w:p>
        </w:tc>
        <w:tc>
          <w:tcPr>
            <w:tcW w:w="903" w:type="dxa"/>
            <w:noWrap/>
            <w:vAlign w:val="center"/>
            <w:hideMark/>
          </w:tcPr>
          <w:p w14:paraId="0F6476D9" w14:textId="77777777" w:rsidR="00583904" w:rsidRPr="00604C42" w:rsidRDefault="00583904" w:rsidP="00583904">
            <w:pPr>
              <w:ind w:firstLine="0"/>
              <w:jc w:val="center"/>
              <w:rPr>
                <w:sz w:val="16"/>
                <w:szCs w:val="16"/>
              </w:rPr>
            </w:pPr>
            <w:r w:rsidRPr="00604C42">
              <w:rPr>
                <w:sz w:val="16"/>
                <w:szCs w:val="16"/>
              </w:rPr>
              <w:t>0.19</w:t>
            </w:r>
          </w:p>
        </w:tc>
        <w:tc>
          <w:tcPr>
            <w:tcW w:w="596" w:type="dxa"/>
            <w:noWrap/>
            <w:vAlign w:val="center"/>
            <w:hideMark/>
          </w:tcPr>
          <w:p w14:paraId="1C301902" w14:textId="77777777" w:rsidR="00583904" w:rsidRPr="00604C42" w:rsidRDefault="00583904" w:rsidP="00583904">
            <w:pPr>
              <w:ind w:firstLine="0"/>
              <w:jc w:val="center"/>
              <w:rPr>
                <w:sz w:val="16"/>
                <w:szCs w:val="16"/>
              </w:rPr>
            </w:pPr>
            <w:r w:rsidRPr="00604C42">
              <w:rPr>
                <w:sz w:val="16"/>
                <w:szCs w:val="16"/>
              </w:rPr>
              <w:t>1.04</w:t>
            </w:r>
          </w:p>
        </w:tc>
        <w:tc>
          <w:tcPr>
            <w:tcW w:w="762" w:type="dxa"/>
            <w:noWrap/>
            <w:vAlign w:val="center"/>
            <w:hideMark/>
          </w:tcPr>
          <w:p w14:paraId="7C3C21B6" w14:textId="77777777" w:rsidR="00583904" w:rsidRPr="00604C42" w:rsidRDefault="00583904" w:rsidP="00583904">
            <w:pPr>
              <w:ind w:firstLine="0"/>
              <w:jc w:val="center"/>
              <w:rPr>
                <w:sz w:val="16"/>
                <w:szCs w:val="16"/>
              </w:rPr>
            </w:pPr>
            <w:r w:rsidRPr="00604C42">
              <w:rPr>
                <w:sz w:val="16"/>
                <w:szCs w:val="16"/>
              </w:rPr>
              <w:t>0.81</w:t>
            </w:r>
          </w:p>
        </w:tc>
        <w:tc>
          <w:tcPr>
            <w:tcW w:w="679" w:type="dxa"/>
            <w:noWrap/>
            <w:vAlign w:val="center"/>
            <w:hideMark/>
          </w:tcPr>
          <w:p w14:paraId="29E647F7" w14:textId="77777777" w:rsidR="00583904" w:rsidRPr="00604C42" w:rsidRDefault="00583904" w:rsidP="00583904">
            <w:pPr>
              <w:ind w:firstLine="0"/>
              <w:jc w:val="center"/>
              <w:rPr>
                <w:sz w:val="16"/>
                <w:szCs w:val="16"/>
              </w:rPr>
            </w:pPr>
            <w:r w:rsidRPr="00604C42">
              <w:rPr>
                <w:sz w:val="16"/>
                <w:szCs w:val="16"/>
              </w:rPr>
              <w:t>133.49</w:t>
            </w:r>
          </w:p>
        </w:tc>
        <w:tc>
          <w:tcPr>
            <w:tcW w:w="513" w:type="dxa"/>
            <w:noWrap/>
            <w:vAlign w:val="center"/>
            <w:hideMark/>
          </w:tcPr>
          <w:p w14:paraId="0263AA86" w14:textId="77777777" w:rsidR="00583904" w:rsidRPr="00604C42" w:rsidRDefault="00583904" w:rsidP="00583904">
            <w:pPr>
              <w:ind w:firstLine="0"/>
              <w:jc w:val="center"/>
              <w:rPr>
                <w:sz w:val="16"/>
                <w:szCs w:val="16"/>
              </w:rPr>
            </w:pPr>
            <w:r w:rsidRPr="00604C42">
              <w:rPr>
                <w:sz w:val="16"/>
                <w:szCs w:val="16"/>
              </w:rPr>
              <w:t>0.08</w:t>
            </w:r>
          </w:p>
        </w:tc>
        <w:tc>
          <w:tcPr>
            <w:tcW w:w="698" w:type="dxa"/>
            <w:noWrap/>
            <w:vAlign w:val="center"/>
            <w:hideMark/>
          </w:tcPr>
          <w:p w14:paraId="44917759" w14:textId="4945903E" w:rsidR="00583904" w:rsidRPr="00604C42" w:rsidRDefault="00583904" w:rsidP="00583904">
            <w:pPr>
              <w:tabs>
                <w:tab w:val="decimal" w:pos="157"/>
              </w:tabs>
              <w:ind w:firstLine="0"/>
              <w:jc w:val="center"/>
              <w:rPr>
                <w:sz w:val="16"/>
                <w:szCs w:val="16"/>
              </w:rPr>
            </w:pPr>
            <w:r w:rsidRPr="00604C42">
              <w:rPr>
                <w:color w:val="000000"/>
                <w:sz w:val="16"/>
                <w:szCs w:val="16"/>
              </w:rPr>
              <w:t>7.97</w:t>
            </w:r>
          </w:p>
        </w:tc>
        <w:tc>
          <w:tcPr>
            <w:tcW w:w="1013" w:type="dxa"/>
            <w:noWrap/>
            <w:vAlign w:val="center"/>
            <w:hideMark/>
          </w:tcPr>
          <w:p w14:paraId="1B9C72AB" w14:textId="0EE77FE6" w:rsidR="00583904" w:rsidRPr="00604C42" w:rsidRDefault="00583904" w:rsidP="00583904">
            <w:pPr>
              <w:tabs>
                <w:tab w:val="decimal" w:pos="199"/>
              </w:tabs>
              <w:ind w:firstLine="0"/>
              <w:jc w:val="center"/>
              <w:rPr>
                <w:sz w:val="16"/>
                <w:szCs w:val="16"/>
              </w:rPr>
            </w:pPr>
            <w:r w:rsidRPr="00604C42">
              <w:rPr>
                <w:color w:val="000000"/>
                <w:sz w:val="16"/>
                <w:szCs w:val="16"/>
              </w:rPr>
              <w:t>0.44</w:t>
            </w:r>
          </w:p>
        </w:tc>
        <w:tc>
          <w:tcPr>
            <w:tcW w:w="737" w:type="dxa"/>
            <w:noWrap/>
            <w:vAlign w:val="center"/>
            <w:hideMark/>
          </w:tcPr>
          <w:p w14:paraId="5BE7D2BA" w14:textId="77777777" w:rsidR="00583904" w:rsidRPr="00604C42" w:rsidRDefault="00583904" w:rsidP="00583904">
            <w:pPr>
              <w:ind w:firstLine="0"/>
              <w:jc w:val="center"/>
              <w:rPr>
                <w:sz w:val="16"/>
                <w:szCs w:val="16"/>
              </w:rPr>
            </w:pPr>
          </w:p>
        </w:tc>
      </w:tr>
      <w:tr w:rsidR="00583904" w:rsidRPr="00604C42" w14:paraId="4BB9CA78" w14:textId="77777777" w:rsidTr="00583904">
        <w:trPr>
          <w:trHeight w:val="282"/>
        </w:trPr>
        <w:tc>
          <w:tcPr>
            <w:tcW w:w="2251" w:type="dxa"/>
            <w:noWrap/>
            <w:vAlign w:val="center"/>
            <w:hideMark/>
          </w:tcPr>
          <w:p w14:paraId="017A042D" w14:textId="77777777" w:rsidR="00583904" w:rsidRPr="00604C42" w:rsidRDefault="00583904" w:rsidP="00583904">
            <w:pPr>
              <w:ind w:firstLine="0"/>
              <w:jc w:val="left"/>
              <w:rPr>
                <w:sz w:val="16"/>
                <w:szCs w:val="16"/>
              </w:rPr>
            </w:pPr>
            <w:r w:rsidRPr="00604C42">
              <w:rPr>
                <w:sz w:val="16"/>
                <w:szCs w:val="16"/>
              </w:rPr>
              <w:t>Ren Zhihong 2012</w:t>
            </w:r>
          </w:p>
        </w:tc>
        <w:tc>
          <w:tcPr>
            <w:tcW w:w="943" w:type="dxa"/>
            <w:noWrap/>
            <w:vAlign w:val="center"/>
            <w:hideMark/>
          </w:tcPr>
          <w:p w14:paraId="40FED0C5" w14:textId="77777777" w:rsidR="00583904" w:rsidRPr="00604C42" w:rsidRDefault="00583904" w:rsidP="00583904">
            <w:pPr>
              <w:tabs>
                <w:tab w:val="decimal" w:pos="165"/>
              </w:tabs>
              <w:ind w:firstLine="0"/>
              <w:jc w:val="center"/>
              <w:rPr>
                <w:sz w:val="16"/>
                <w:szCs w:val="16"/>
              </w:rPr>
            </w:pPr>
            <w:r w:rsidRPr="00604C42">
              <w:rPr>
                <w:sz w:val="16"/>
                <w:szCs w:val="16"/>
              </w:rPr>
              <w:t>-0.53</w:t>
            </w:r>
          </w:p>
        </w:tc>
        <w:tc>
          <w:tcPr>
            <w:tcW w:w="907" w:type="dxa"/>
            <w:noWrap/>
            <w:vAlign w:val="center"/>
            <w:hideMark/>
          </w:tcPr>
          <w:p w14:paraId="0A9BE5AB" w14:textId="77777777" w:rsidR="00583904" w:rsidRPr="00604C42" w:rsidRDefault="00583904" w:rsidP="00583904">
            <w:pPr>
              <w:tabs>
                <w:tab w:val="decimal" w:pos="159"/>
              </w:tabs>
              <w:ind w:firstLine="0"/>
              <w:jc w:val="center"/>
              <w:rPr>
                <w:sz w:val="16"/>
                <w:szCs w:val="16"/>
              </w:rPr>
            </w:pPr>
            <w:r w:rsidRPr="00604C42">
              <w:rPr>
                <w:sz w:val="16"/>
                <w:szCs w:val="16"/>
              </w:rPr>
              <w:t>-0.18</w:t>
            </w:r>
          </w:p>
        </w:tc>
        <w:tc>
          <w:tcPr>
            <w:tcW w:w="903" w:type="dxa"/>
            <w:noWrap/>
            <w:vAlign w:val="center"/>
            <w:hideMark/>
          </w:tcPr>
          <w:p w14:paraId="19C696BB" w14:textId="77777777" w:rsidR="00583904" w:rsidRPr="00604C42" w:rsidRDefault="00583904" w:rsidP="00583904">
            <w:pPr>
              <w:ind w:firstLine="0"/>
              <w:jc w:val="center"/>
              <w:rPr>
                <w:sz w:val="16"/>
                <w:szCs w:val="16"/>
              </w:rPr>
            </w:pPr>
            <w:r w:rsidRPr="00604C42">
              <w:rPr>
                <w:sz w:val="16"/>
                <w:szCs w:val="16"/>
              </w:rPr>
              <w:t>0.04</w:t>
            </w:r>
          </w:p>
        </w:tc>
        <w:tc>
          <w:tcPr>
            <w:tcW w:w="596" w:type="dxa"/>
            <w:noWrap/>
            <w:vAlign w:val="center"/>
            <w:hideMark/>
          </w:tcPr>
          <w:p w14:paraId="729153F4" w14:textId="77777777" w:rsidR="00583904" w:rsidRPr="00604C42" w:rsidRDefault="00583904" w:rsidP="00583904">
            <w:pPr>
              <w:ind w:firstLine="0"/>
              <w:jc w:val="center"/>
              <w:rPr>
                <w:sz w:val="16"/>
                <w:szCs w:val="16"/>
              </w:rPr>
            </w:pPr>
            <w:r w:rsidRPr="00604C42">
              <w:rPr>
                <w:sz w:val="16"/>
                <w:szCs w:val="16"/>
              </w:rPr>
              <w:t>1.31</w:t>
            </w:r>
          </w:p>
        </w:tc>
        <w:tc>
          <w:tcPr>
            <w:tcW w:w="762" w:type="dxa"/>
            <w:noWrap/>
            <w:vAlign w:val="center"/>
            <w:hideMark/>
          </w:tcPr>
          <w:p w14:paraId="4C4EB78B" w14:textId="77777777" w:rsidR="00583904" w:rsidRPr="00604C42" w:rsidRDefault="00583904" w:rsidP="00583904">
            <w:pPr>
              <w:ind w:firstLine="0"/>
              <w:jc w:val="center"/>
              <w:rPr>
                <w:sz w:val="16"/>
                <w:szCs w:val="16"/>
              </w:rPr>
            </w:pPr>
            <w:r w:rsidRPr="00604C42">
              <w:rPr>
                <w:sz w:val="16"/>
                <w:szCs w:val="16"/>
              </w:rPr>
              <w:t>1.02</w:t>
            </w:r>
          </w:p>
        </w:tc>
        <w:tc>
          <w:tcPr>
            <w:tcW w:w="679" w:type="dxa"/>
            <w:noWrap/>
            <w:vAlign w:val="center"/>
            <w:hideMark/>
          </w:tcPr>
          <w:p w14:paraId="02E42BBD" w14:textId="77777777" w:rsidR="00583904" w:rsidRPr="00604C42" w:rsidRDefault="00583904" w:rsidP="00583904">
            <w:pPr>
              <w:ind w:firstLine="0"/>
              <w:jc w:val="center"/>
              <w:rPr>
                <w:sz w:val="16"/>
                <w:szCs w:val="16"/>
              </w:rPr>
            </w:pPr>
            <w:r w:rsidRPr="00604C42">
              <w:rPr>
                <w:sz w:val="16"/>
                <w:szCs w:val="16"/>
              </w:rPr>
              <w:t>138.61</w:t>
            </w:r>
          </w:p>
        </w:tc>
        <w:tc>
          <w:tcPr>
            <w:tcW w:w="513" w:type="dxa"/>
            <w:noWrap/>
            <w:vAlign w:val="center"/>
            <w:hideMark/>
          </w:tcPr>
          <w:p w14:paraId="066E95C8"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5B74BBE6" w14:textId="5B37A222" w:rsidR="00583904" w:rsidRPr="00604C42" w:rsidRDefault="00583904" w:rsidP="00583904">
            <w:pPr>
              <w:tabs>
                <w:tab w:val="decimal" w:pos="157"/>
              </w:tabs>
              <w:ind w:firstLine="0"/>
              <w:jc w:val="center"/>
              <w:rPr>
                <w:sz w:val="16"/>
                <w:szCs w:val="16"/>
              </w:rPr>
            </w:pPr>
            <w:r w:rsidRPr="00604C42">
              <w:rPr>
                <w:color w:val="000000"/>
                <w:sz w:val="16"/>
                <w:szCs w:val="16"/>
              </w:rPr>
              <w:t>9.75</w:t>
            </w:r>
          </w:p>
        </w:tc>
        <w:tc>
          <w:tcPr>
            <w:tcW w:w="1013" w:type="dxa"/>
            <w:noWrap/>
            <w:vAlign w:val="center"/>
            <w:hideMark/>
          </w:tcPr>
          <w:p w14:paraId="285957C5" w14:textId="2DBE3815" w:rsidR="00583904" w:rsidRPr="00604C42" w:rsidRDefault="00583904" w:rsidP="00583904">
            <w:pPr>
              <w:tabs>
                <w:tab w:val="decimal" w:pos="199"/>
              </w:tabs>
              <w:ind w:firstLine="0"/>
              <w:jc w:val="center"/>
              <w:rPr>
                <w:sz w:val="16"/>
                <w:szCs w:val="16"/>
              </w:rPr>
            </w:pPr>
            <w:r w:rsidRPr="00604C42">
              <w:rPr>
                <w:color w:val="000000"/>
                <w:sz w:val="16"/>
                <w:szCs w:val="16"/>
              </w:rPr>
              <w:t>-0.18</w:t>
            </w:r>
          </w:p>
        </w:tc>
        <w:tc>
          <w:tcPr>
            <w:tcW w:w="737" w:type="dxa"/>
            <w:noWrap/>
            <w:vAlign w:val="center"/>
            <w:hideMark/>
          </w:tcPr>
          <w:p w14:paraId="0688DE03" w14:textId="77777777" w:rsidR="00583904" w:rsidRPr="00604C42" w:rsidRDefault="00583904" w:rsidP="00583904">
            <w:pPr>
              <w:ind w:firstLine="0"/>
              <w:jc w:val="center"/>
              <w:rPr>
                <w:sz w:val="16"/>
                <w:szCs w:val="16"/>
              </w:rPr>
            </w:pPr>
          </w:p>
        </w:tc>
      </w:tr>
      <w:tr w:rsidR="00583904" w:rsidRPr="00604C42" w14:paraId="3B0849DA" w14:textId="77777777" w:rsidTr="00583904">
        <w:trPr>
          <w:trHeight w:val="282"/>
        </w:trPr>
        <w:tc>
          <w:tcPr>
            <w:tcW w:w="2251" w:type="dxa"/>
            <w:noWrap/>
            <w:vAlign w:val="center"/>
            <w:hideMark/>
          </w:tcPr>
          <w:p w14:paraId="31992BF8" w14:textId="77777777" w:rsidR="00583904" w:rsidRPr="00604C42" w:rsidRDefault="00583904" w:rsidP="00583904">
            <w:pPr>
              <w:ind w:firstLine="0"/>
              <w:jc w:val="left"/>
              <w:rPr>
                <w:sz w:val="16"/>
                <w:szCs w:val="16"/>
              </w:rPr>
            </w:pPr>
            <w:r w:rsidRPr="00604C42">
              <w:rPr>
                <w:sz w:val="16"/>
                <w:szCs w:val="16"/>
              </w:rPr>
              <w:t>Mehdi Zemestani 2020</w:t>
            </w:r>
          </w:p>
        </w:tc>
        <w:tc>
          <w:tcPr>
            <w:tcW w:w="943" w:type="dxa"/>
            <w:noWrap/>
            <w:vAlign w:val="center"/>
            <w:hideMark/>
          </w:tcPr>
          <w:p w14:paraId="5C38A2C8" w14:textId="77777777" w:rsidR="00583904" w:rsidRPr="00604C42" w:rsidRDefault="00583904" w:rsidP="00583904">
            <w:pPr>
              <w:tabs>
                <w:tab w:val="decimal" w:pos="165"/>
              </w:tabs>
              <w:ind w:firstLine="0"/>
              <w:jc w:val="center"/>
              <w:rPr>
                <w:sz w:val="16"/>
                <w:szCs w:val="16"/>
              </w:rPr>
            </w:pPr>
            <w:r w:rsidRPr="00604C42">
              <w:rPr>
                <w:sz w:val="16"/>
                <w:szCs w:val="16"/>
              </w:rPr>
              <w:t>-2.11</w:t>
            </w:r>
          </w:p>
        </w:tc>
        <w:tc>
          <w:tcPr>
            <w:tcW w:w="907" w:type="dxa"/>
            <w:noWrap/>
            <w:vAlign w:val="center"/>
            <w:hideMark/>
          </w:tcPr>
          <w:p w14:paraId="03C9BCC2" w14:textId="77777777" w:rsidR="00583904" w:rsidRPr="00604C42" w:rsidRDefault="00583904" w:rsidP="00583904">
            <w:pPr>
              <w:tabs>
                <w:tab w:val="decimal" w:pos="159"/>
              </w:tabs>
              <w:ind w:firstLine="0"/>
              <w:jc w:val="center"/>
              <w:rPr>
                <w:sz w:val="16"/>
                <w:szCs w:val="16"/>
              </w:rPr>
            </w:pPr>
            <w:r w:rsidRPr="00604C42">
              <w:rPr>
                <w:sz w:val="16"/>
                <w:szCs w:val="16"/>
              </w:rPr>
              <w:t>-0.64</w:t>
            </w:r>
          </w:p>
        </w:tc>
        <w:tc>
          <w:tcPr>
            <w:tcW w:w="903" w:type="dxa"/>
            <w:noWrap/>
            <w:vAlign w:val="center"/>
            <w:hideMark/>
          </w:tcPr>
          <w:p w14:paraId="6D5B19BE" w14:textId="77777777" w:rsidR="00583904" w:rsidRPr="00604C42" w:rsidRDefault="00583904" w:rsidP="00583904">
            <w:pPr>
              <w:ind w:firstLine="0"/>
              <w:jc w:val="center"/>
              <w:rPr>
                <w:sz w:val="16"/>
                <w:szCs w:val="16"/>
              </w:rPr>
            </w:pPr>
            <w:r w:rsidRPr="00604C42">
              <w:rPr>
                <w:sz w:val="16"/>
                <w:szCs w:val="16"/>
              </w:rPr>
              <w:t>0.37</w:t>
            </w:r>
          </w:p>
        </w:tc>
        <w:tc>
          <w:tcPr>
            <w:tcW w:w="596" w:type="dxa"/>
            <w:noWrap/>
            <w:vAlign w:val="center"/>
            <w:hideMark/>
          </w:tcPr>
          <w:p w14:paraId="5AF781DC" w14:textId="77777777" w:rsidR="00583904" w:rsidRPr="00604C42" w:rsidRDefault="00583904" w:rsidP="00583904">
            <w:pPr>
              <w:ind w:firstLine="0"/>
              <w:jc w:val="center"/>
              <w:rPr>
                <w:sz w:val="16"/>
                <w:szCs w:val="16"/>
              </w:rPr>
            </w:pPr>
            <w:r w:rsidRPr="00604C42">
              <w:rPr>
                <w:sz w:val="16"/>
                <w:szCs w:val="16"/>
              </w:rPr>
              <w:t>0.97</w:t>
            </w:r>
          </w:p>
        </w:tc>
        <w:tc>
          <w:tcPr>
            <w:tcW w:w="762" w:type="dxa"/>
            <w:noWrap/>
            <w:vAlign w:val="center"/>
            <w:hideMark/>
          </w:tcPr>
          <w:p w14:paraId="643DCE14" w14:textId="77777777" w:rsidR="00583904" w:rsidRPr="00604C42" w:rsidRDefault="00583904" w:rsidP="00583904">
            <w:pPr>
              <w:ind w:firstLine="0"/>
              <w:jc w:val="center"/>
              <w:rPr>
                <w:sz w:val="16"/>
                <w:szCs w:val="16"/>
              </w:rPr>
            </w:pPr>
            <w:r w:rsidRPr="00604C42">
              <w:rPr>
                <w:sz w:val="16"/>
                <w:szCs w:val="16"/>
              </w:rPr>
              <w:t>0.74</w:t>
            </w:r>
          </w:p>
        </w:tc>
        <w:tc>
          <w:tcPr>
            <w:tcW w:w="679" w:type="dxa"/>
            <w:noWrap/>
            <w:vAlign w:val="center"/>
            <w:hideMark/>
          </w:tcPr>
          <w:p w14:paraId="3217CA74" w14:textId="77777777" w:rsidR="00583904" w:rsidRPr="00604C42" w:rsidRDefault="00583904" w:rsidP="00583904">
            <w:pPr>
              <w:ind w:firstLine="0"/>
              <w:jc w:val="center"/>
              <w:rPr>
                <w:sz w:val="16"/>
                <w:szCs w:val="16"/>
              </w:rPr>
            </w:pPr>
            <w:r w:rsidRPr="00604C42">
              <w:rPr>
                <w:sz w:val="16"/>
                <w:szCs w:val="16"/>
              </w:rPr>
              <w:t>120.95</w:t>
            </w:r>
          </w:p>
        </w:tc>
        <w:tc>
          <w:tcPr>
            <w:tcW w:w="513" w:type="dxa"/>
            <w:noWrap/>
            <w:vAlign w:val="center"/>
            <w:hideMark/>
          </w:tcPr>
          <w:p w14:paraId="55BEA147"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0D3DF22B" w14:textId="6D5B861D" w:rsidR="00583904" w:rsidRPr="00604C42" w:rsidRDefault="00583904" w:rsidP="00583904">
            <w:pPr>
              <w:tabs>
                <w:tab w:val="decimal" w:pos="157"/>
              </w:tabs>
              <w:ind w:firstLine="0"/>
              <w:jc w:val="center"/>
              <w:rPr>
                <w:sz w:val="16"/>
                <w:szCs w:val="16"/>
              </w:rPr>
            </w:pPr>
            <w:r w:rsidRPr="00604C42">
              <w:rPr>
                <w:color w:val="000000"/>
                <w:sz w:val="16"/>
                <w:szCs w:val="16"/>
              </w:rPr>
              <w:t>8.70</w:t>
            </w:r>
          </w:p>
        </w:tc>
        <w:tc>
          <w:tcPr>
            <w:tcW w:w="1013" w:type="dxa"/>
            <w:noWrap/>
            <w:vAlign w:val="center"/>
            <w:hideMark/>
          </w:tcPr>
          <w:p w14:paraId="1C801924" w14:textId="683A017B" w:rsidR="00583904" w:rsidRPr="00604C42" w:rsidRDefault="00583904" w:rsidP="00583904">
            <w:pPr>
              <w:tabs>
                <w:tab w:val="decimal" w:pos="199"/>
              </w:tabs>
              <w:ind w:firstLine="0"/>
              <w:jc w:val="center"/>
              <w:rPr>
                <w:sz w:val="16"/>
                <w:szCs w:val="16"/>
              </w:rPr>
            </w:pPr>
            <w:r w:rsidRPr="00604C42">
              <w:rPr>
                <w:color w:val="000000"/>
                <w:sz w:val="16"/>
                <w:szCs w:val="16"/>
              </w:rPr>
              <w:t>-0.64</w:t>
            </w:r>
          </w:p>
        </w:tc>
        <w:tc>
          <w:tcPr>
            <w:tcW w:w="737" w:type="dxa"/>
            <w:noWrap/>
            <w:vAlign w:val="center"/>
            <w:hideMark/>
          </w:tcPr>
          <w:p w14:paraId="7951326C" w14:textId="77777777" w:rsidR="00583904" w:rsidRPr="00604C42" w:rsidRDefault="00583904" w:rsidP="00583904">
            <w:pPr>
              <w:ind w:firstLine="0"/>
              <w:jc w:val="center"/>
              <w:rPr>
                <w:sz w:val="16"/>
                <w:szCs w:val="16"/>
              </w:rPr>
            </w:pPr>
          </w:p>
        </w:tc>
      </w:tr>
      <w:tr w:rsidR="00583904" w:rsidRPr="00604C42" w14:paraId="7E30A6FE" w14:textId="77777777" w:rsidTr="00583904">
        <w:trPr>
          <w:trHeight w:val="282"/>
        </w:trPr>
        <w:tc>
          <w:tcPr>
            <w:tcW w:w="2251" w:type="dxa"/>
            <w:noWrap/>
            <w:vAlign w:val="center"/>
            <w:hideMark/>
          </w:tcPr>
          <w:p w14:paraId="48060A55" w14:textId="77777777" w:rsidR="00583904" w:rsidRPr="00604C42" w:rsidRDefault="00583904" w:rsidP="00583904">
            <w:pPr>
              <w:ind w:firstLine="0"/>
              <w:jc w:val="left"/>
              <w:rPr>
                <w:sz w:val="16"/>
                <w:szCs w:val="16"/>
              </w:rPr>
            </w:pPr>
            <w:r w:rsidRPr="00604C42">
              <w:rPr>
                <w:sz w:val="16"/>
                <w:szCs w:val="16"/>
              </w:rPr>
              <w:t>Louise Hayes 2011</w:t>
            </w:r>
          </w:p>
        </w:tc>
        <w:tc>
          <w:tcPr>
            <w:tcW w:w="943" w:type="dxa"/>
            <w:noWrap/>
            <w:vAlign w:val="center"/>
            <w:hideMark/>
          </w:tcPr>
          <w:p w14:paraId="2AC74C6D" w14:textId="77777777" w:rsidR="00583904" w:rsidRPr="00604C42" w:rsidRDefault="00583904" w:rsidP="00583904">
            <w:pPr>
              <w:tabs>
                <w:tab w:val="decimal" w:pos="165"/>
              </w:tabs>
              <w:ind w:firstLine="0"/>
              <w:jc w:val="center"/>
              <w:rPr>
                <w:sz w:val="16"/>
                <w:szCs w:val="16"/>
              </w:rPr>
            </w:pPr>
            <w:r w:rsidRPr="00604C42">
              <w:rPr>
                <w:sz w:val="16"/>
                <w:szCs w:val="16"/>
              </w:rPr>
              <w:t>-0.50</w:t>
            </w:r>
          </w:p>
        </w:tc>
        <w:tc>
          <w:tcPr>
            <w:tcW w:w="907" w:type="dxa"/>
            <w:noWrap/>
            <w:vAlign w:val="center"/>
            <w:hideMark/>
          </w:tcPr>
          <w:p w14:paraId="3ACBBA81" w14:textId="77777777" w:rsidR="00583904" w:rsidRPr="00604C42" w:rsidRDefault="00583904" w:rsidP="00583904">
            <w:pPr>
              <w:tabs>
                <w:tab w:val="decimal" w:pos="159"/>
              </w:tabs>
              <w:ind w:firstLine="0"/>
              <w:jc w:val="center"/>
              <w:rPr>
                <w:sz w:val="16"/>
                <w:szCs w:val="16"/>
              </w:rPr>
            </w:pPr>
            <w:r w:rsidRPr="00604C42">
              <w:rPr>
                <w:sz w:val="16"/>
                <w:szCs w:val="16"/>
              </w:rPr>
              <w:t>-0.15</w:t>
            </w:r>
          </w:p>
        </w:tc>
        <w:tc>
          <w:tcPr>
            <w:tcW w:w="903" w:type="dxa"/>
            <w:noWrap/>
            <w:vAlign w:val="center"/>
            <w:hideMark/>
          </w:tcPr>
          <w:p w14:paraId="34BEB697" w14:textId="77777777" w:rsidR="00583904" w:rsidRPr="00604C42" w:rsidRDefault="00583904" w:rsidP="00583904">
            <w:pPr>
              <w:ind w:firstLine="0"/>
              <w:jc w:val="center"/>
              <w:rPr>
                <w:sz w:val="16"/>
                <w:szCs w:val="16"/>
              </w:rPr>
            </w:pPr>
            <w:r w:rsidRPr="00604C42">
              <w:rPr>
                <w:sz w:val="16"/>
                <w:szCs w:val="16"/>
              </w:rPr>
              <w:t>0.02</w:t>
            </w:r>
          </w:p>
        </w:tc>
        <w:tc>
          <w:tcPr>
            <w:tcW w:w="596" w:type="dxa"/>
            <w:noWrap/>
            <w:vAlign w:val="center"/>
            <w:hideMark/>
          </w:tcPr>
          <w:p w14:paraId="136F7C86" w14:textId="77777777" w:rsidR="00583904" w:rsidRPr="00604C42" w:rsidRDefault="00583904" w:rsidP="00583904">
            <w:pPr>
              <w:ind w:firstLine="0"/>
              <w:jc w:val="center"/>
              <w:rPr>
                <w:sz w:val="16"/>
                <w:szCs w:val="16"/>
              </w:rPr>
            </w:pPr>
            <w:r w:rsidRPr="00604C42">
              <w:rPr>
                <w:sz w:val="16"/>
                <w:szCs w:val="16"/>
              </w:rPr>
              <w:t>1.14</w:t>
            </w:r>
          </w:p>
        </w:tc>
        <w:tc>
          <w:tcPr>
            <w:tcW w:w="762" w:type="dxa"/>
            <w:noWrap/>
            <w:vAlign w:val="center"/>
            <w:hideMark/>
          </w:tcPr>
          <w:p w14:paraId="3708E6F7" w14:textId="77777777" w:rsidR="00583904" w:rsidRPr="00604C42" w:rsidRDefault="00583904" w:rsidP="00583904">
            <w:pPr>
              <w:ind w:firstLine="0"/>
              <w:jc w:val="center"/>
              <w:rPr>
                <w:sz w:val="16"/>
                <w:szCs w:val="16"/>
              </w:rPr>
            </w:pPr>
            <w:r w:rsidRPr="00604C42">
              <w:rPr>
                <w:sz w:val="16"/>
                <w:szCs w:val="16"/>
              </w:rPr>
              <w:t>0.89</w:t>
            </w:r>
          </w:p>
        </w:tc>
        <w:tc>
          <w:tcPr>
            <w:tcW w:w="679" w:type="dxa"/>
            <w:noWrap/>
            <w:vAlign w:val="center"/>
            <w:hideMark/>
          </w:tcPr>
          <w:p w14:paraId="6B9153BD" w14:textId="77777777" w:rsidR="00583904" w:rsidRPr="00604C42" w:rsidRDefault="00583904" w:rsidP="00583904">
            <w:pPr>
              <w:ind w:firstLine="0"/>
              <w:jc w:val="center"/>
              <w:rPr>
                <w:sz w:val="16"/>
                <w:szCs w:val="16"/>
              </w:rPr>
            </w:pPr>
            <w:r w:rsidRPr="00604C42">
              <w:rPr>
                <w:sz w:val="16"/>
                <w:szCs w:val="16"/>
              </w:rPr>
              <w:t>144.26</w:t>
            </w:r>
          </w:p>
        </w:tc>
        <w:tc>
          <w:tcPr>
            <w:tcW w:w="513" w:type="dxa"/>
            <w:noWrap/>
            <w:vAlign w:val="center"/>
            <w:hideMark/>
          </w:tcPr>
          <w:p w14:paraId="41467AD6" w14:textId="77777777" w:rsidR="00583904" w:rsidRPr="00604C42" w:rsidRDefault="00583904" w:rsidP="00583904">
            <w:pPr>
              <w:ind w:firstLine="0"/>
              <w:jc w:val="center"/>
              <w:rPr>
                <w:sz w:val="16"/>
                <w:szCs w:val="16"/>
              </w:rPr>
            </w:pPr>
            <w:r w:rsidRPr="00604C42">
              <w:rPr>
                <w:sz w:val="16"/>
                <w:szCs w:val="16"/>
              </w:rPr>
              <w:t>0.08</w:t>
            </w:r>
          </w:p>
        </w:tc>
        <w:tc>
          <w:tcPr>
            <w:tcW w:w="698" w:type="dxa"/>
            <w:noWrap/>
            <w:vAlign w:val="center"/>
            <w:hideMark/>
          </w:tcPr>
          <w:p w14:paraId="47E34347" w14:textId="03084540" w:rsidR="00583904" w:rsidRPr="00604C42" w:rsidRDefault="00583904" w:rsidP="00583904">
            <w:pPr>
              <w:tabs>
                <w:tab w:val="decimal" w:pos="157"/>
              </w:tabs>
              <w:ind w:firstLine="0"/>
              <w:jc w:val="center"/>
              <w:rPr>
                <w:sz w:val="16"/>
                <w:szCs w:val="16"/>
              </w:rPr>
            </w:pPr>
            <w:r w:rsidRPr="00604C42">
              <w:rPr>
                <w:color w:val="000000"/>
                <w:sz w:val="16"/>
                <w:szCs w:val="16"/>
              </w:rPr>
              <w:t>8.40</w:t>
            </w:r>
          </w:p>
        </w:tc>
        <w:tc>
          <w:tcPr>
            <w:tcW w:w="1013" w:type="dxa"/>
            <w:noWrap/>
            <w:vAlign w:val="center"/>
            <w:hideMark/>
          </w:tcPr>
          <w:p w14:paraId="7498C4F8" w14:textId="3862039C" w:rsidR="00583904" w:rsidRPr="00604C42" w:rsidRDefault="00583904" w:rsidP="00583904">
            <w:pPr>
              <w:tabs>
                <w:tab w:val="decimal" w:pos="199"/>
              </w:tabs>
              <w:ind w:firstLine="0"/>
              <w:jc w:val="center"/>
              <w:rPr>
                <w:sz w:val="16"/>
                <w:szCs w:val="16"/>
              </w:rPr>
            </w:pPr>
            <w:r w:rsidRPr="00604C42">
              <w:rPr>
                <w:color w:val="000000"/>
                <w:sz w:val="16"/>
                <w:szCs w:val="16"/>
              </w:rPr>
              <w:t>-0.15</w:t>
            </w:r>
          </w:p>
        </w:tc>
        <w:tc>
          <w:tcPr>
            <w:tcW w:w="737" w:type="dxa"/>
            <w:noWrap/>
            <w:vAlign w:val="center"/>
            <w:hideMark/>
          </w:tcPr>
          <w:p w14:paraId="23C9578E" w14:textId="77777777" w:rsidR="00583904" w:rsidRPr="00604C42" w:rsidRDefault="00583904" w:rsidP="00583904">
            <w:pPr>
              <w:ind w:firstLine="0"/>
              <w:jc w:val="center"/>
              <w:rPr>
                <w:sz w:val="16"/>
                <w:szCs w:val="16"/>
              </w:rPr>
            </w:pPr>
          </w:p>
        </w:tc>
      </w:tr>
      <w:tr w:rsidR="00583904" w:rsidRPr="00604C42" w14:paraId="0490CBA7" w14:textId="77777777" w:rsidTr="00583904">
        <w:trPr>
          <w:trHeight w:val="282"/>
        </w:trPr>
        <w:tc>
          <w:tcPr>
            <w:tcW w:w="2251" w:type="dxa"/>
            <w:noWrap/>
            <w:vAlign w:val="center"/>
            <w:hideMark/>
          </w:tcPr>
          <w:p w14:paraId="2B835842" w14:textId="77777777" w:rsidR="00583904" w:rsidRPr="00604C42" w:rsidRDefault="00583904" w:rsidP="00583904">
            <w:pPr>
              <w:ind w:firstLine="0"/>
              <w:jc w:val="left"/>
              <w:rPr>
                <w:sz w:val="16"/>
                <w:szCs w:val="16"/>
              </w:rPr>
            </w:pPr>
            <w:r w:rsidRPr="00604C42">
              <w:rPr>
                <w:sz w:val="16"/>
                <w:szCs w:val="16"/>
              </w:rPr>
              <w:t>Lappalainen 2015</w:t>
            </w:r>
          </w:p>
        </w:tc>
        <w:tc>
          <w:tcPr>
            <w:tcW w:w="943" w:type="dxa"/>
            <w:noWrap/>
            <w:vAlign w:val="center"/>
            <w:hideMark/>
          </w:tcPr>
          <w:p w14:paraId="68DDAAB9" w14:textId="77777777" w:rsidR="00583904" w:rsidRPr="00604C42" w:rsidRDefault="00583904" w:rsidP="00583904">
            <w:pPr>
              <w:tabs>
                <w:tab w:val="decimal" w:pos="165"/>
              </w:tabs>
              <w:ind w:firstLine="0"/>
              <w:jc w:val="center"/>
              <w:rPr>
                <w:sz w:val="16"/>
                <w:szCs w:val="16"/>
              </w:rPr>
            </w:pPr>
            <w:r w:rsidRPr="00604C42">
              <w:rPr>
                <w:sz w:val="16"/>
                <w:szCs w:val="16"/>
              </w:rPr>
              <w:t>0.13</w:t>
            </w:r>
          </w:p>
        </w:tc>
        <w:tc>
          <w:tcPr>
            <w:tcW w:w="907" w:type="dxa"/>
            <w:noWrap/>
            <w:vAlign w:val="center"/>
            <w:hideMark/>
          </w:tcPr>
          <w:p w14:paraId="1AEB77BE" w14:textId="77777777" w:rsidR="00583904" w:rsidRPr="00604C42" w:rsidRDefault="00583904" w:rsidP="00583904">
            <w:pPr>
              <w:tabs>
                <w:tab w:val="decimal" w:pos="159"/>
              </w:tabs>
              <w:ind w:firstLine="0"/>
              <w:jc w:val="center"/>
              <w:rPr>
                <w:sz w:val="16"/>
                <w:szCs w:val="16"/>
              </w:rPr>
            </w:pPr>
            <w:r w:rsidRPr="00604C42">
              <w:rPr>
                <w:sz w:val="16"/>
                <w:szCs w:val="16"/>
              </w:rPr>
              <w:t>0.04</w:t>
            </w:r>
          </w:p>
        </w:tc>
        <w:tc>
          <w:tcPr>
            <w:tcW w:w="903" w:type="dxa"/>
            <w:noWrap/>
            <w:vAlign w:val="center"/>
            <w:hideMark/>
          </w:tcPr>
          <w:p w14:paraId="565D6327" w14:textId="77777777" w:rsidR="00583904" w:rsidRPr="00604C42" w:rsidRDefault="00583904" w:rsidP="00583904">
            <w:pPr>
              <w:ind w:firstLine="0"/>
              <w:jc w:val="center"/>
              <w:rPr>
                <w:sz w:val="16"/>
                <w:szCs w:val="16"/>
              </w:rPr>
            </w:pPr>
            <w:r w:rsidRPr="00604C42">
              <w:rPr>
                <w:sz w:val="16"/>
                <w:szCs w:val="16"/>
              </w:rPr>
              <w:t>0.00</w:t>
            </w:r>
          </w:p>
        </w:tc>
        <w:tc>
          <w:tcPr>
            <w:tcW w:w="596" w:type="dxa"/>
            <w:noWrap/>
            <w:vAlign w:val="center"/>
            <w:hideMark/>
          </w:tcPr>
          <w:p w14:paraId="57B1B2AC" w14:textId="77777777" w:rsidR="00583904" w:rsidRPr="00604C42" w:rsidRDefault="00583904" w:rsidP="00583904">
            <w:pPr>
              <w:ind w:firstLine="0"/>
              <w:jc w:val="center"/>
              <w:rPr>
                <w:sz w:val="16"/>
                <w:szCs w:val="16"/>
              </w:rPr>
            </w:pPr>
            <w:r w:rsidRPr="00604C42">
              <w:rPr>
                <w:sz w:val="16"/>
                <w:szCs w:val="16"/>
              </w:rPr>
              <w:t>1.17</w:t>
            </w:r>
          </w:p>
        </w:tc>
        <w:tc>
          <w:tcPr>
            <w:tcW w:w="762" w:type="dxa"/>
            <w:noWrap/>
            <w:vAlign w:val="center"/>
            <w:hideMark/>
          </w:tcPr>
          <w:p w14:paraId="572052B7" w14:textId="77777777" w:rsidR="00583904" w:rsidRPr="00604C42" w:rsidRDefault="00583904" w:rsidP="00583904">
            <w:pPr>
              <w:ind w:firstLine="0"/>
              <w:jc w:val="center"/>
              <w:rPr>
                <w:sz w:val="16"/>
                <w:szCs w:val="16"/>
              </w:rPr>
            </w:pPr>
            <w:r w:rsidRPr="00604C42">
              <w:rPr>
                <w:sz w:val="16"/>
                <w:szCs w:val="16"/>
              </w:rPr>
              <w:t>0.91</w:t>
            </w:r>
          </w:p>
        </w:tc>
        <w:tc>
          <w:tcPr>
            <w:tcW w:w="679" w:type="dxa"/>
            <w:noWrap/>
            <w:vAlign w:val="center"/>
            <w:hideMark/>
          </w:tcPr>
          <w:p w14:paraId="0E121558" w14:textId="77777777" w:rsidR="00583904" w:rsidRPr="00604C42" w:rsidRDefault="00583904" w:rsidP="00583904">
            <w:pPr>
              <w:ind w:firstLine="0"/>
              <w:jc w:val="center"/>
              <w:rPr>
                <w:sz w:val="16"/>
                <w:szCs w:val="16"/>
              </w:rPr>
            </w:pPr>
            <w:r w:rsidRPr="00604C42">
              <w:rPr>
                <w:sz w:val="16"/>
                <w:szCs w:val="16"/>
              </w:rPr>
              <w:t>144.45</w:t>
            </w:r>
          </w:p>
        </w:tc>
        <w:tc>
          <w:tcPr>
            <w:tcW w:w="513" w:type="dxa"/>
            <w:noWrap/>
            <w:vAlign w:val="center"/>
            <w:hideMark/>
          </w:tcPr>
          <w:p w14:paraId="66C982CB"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5BAB9DEE" w14:textId="327EC963" w:rsidR="00583904" w:rsidRPr="00604C42" w:rsidRDefault="00583904" w:rsidP="00583904">
            <w:pPr>
              <w:tabs>
                <w:tab w:val="decimal" w:pos="157"/>
              </w:tabs>
              <w:ind w:firstLine="0"/>
              <w:jc w:val="center"/>
              <w:rPr>
                <w:sz w:val="16"/>
                <w:szCs w:val="16"/>
              </w:rPr>
            </w:pPr>
            <w:r w:rsidRPr="00604C42">
              <w:rPr>
                <w:color w:val="000000"/>
                <w:sz w:val="16"/>
                <w:szCs w:val="16"/>
              </w:rPr>
              <w:t>8.92</w:t>
            </w:r>
          </w:p>
        </w:tc>
        <w:tc>
          <w:tcPr>
            <w:tcW w:w="1013" w:type="dxa"/>
            <w:noWrap/>
            <w:vAlign w:val="center"/>
            <w:hideMark/>
          </w:tcPr>
          <w:p w14:paraId="61D69AC9" w14:textId="47FF8AAE" w:rsidR="00583904" w:rsidRPr="00604C42" w:rsidRDefault="00583904" w:rsidP="00583904">
            <w:pPr>
              <w:tabs>
                <w:tab w:val="decimal" w:pos="199"/>
              </w:tabs>
              <w:ind w:firstLine="0"/>
              <w:jc w:val="center"/>
              <w:rPr>
                <w:sz w:val="16"/>
                <w:szCs w:val="16"/>
              </w:rPr>
            </w:pPr>
            <w:r w:rsidRPr="00604C42">
              <w:rPr>
                <w:color w:val="000000"/>
                <w:sz w:val="16"/>
                <w:szCs w:val="16"/>
              </w:rPr>
              <w:t>0.04</w:t>
            </w:r>
          </w:p>
        </w:tc>
        <w:tc>
          <w:tcPr>
            <w:tcW w:w="737" w:type="dxa"/>
            <w:noWrap/>
            <w:vAlign w:val="center"/>
            <w:hideMark/>
          </w:tcPr>
          <w:p w14:paraId="00FCFD5F" w14:textId="77777777" w:rsidR="00583904" w:rsidRPr="00604C42" w:rsidRDefault="00583904" w:rsidP="00583904">
            <w:pPr>
              <w:ind w:firstLine="0"/>
              <w:jc w:val="center"/>
              <w:rPr>
                <w:sz w:val="16"/>
                <w:szCs w:val="16"/>
              </w:rPr>
            </w:pPr>
          </w:p>
        </w:tc>
      </w:tr>
      <w:tr w:rsidR="00583904" w:rsidRPr="00604C42" w14:paraId="1AE57B92" w14:textId="77777777" w:rsidTr="00583904">
        <w:trPr>
          <w:trHeight w:val="282"/>
        </w:trPr>
        <w:tc>
          <w:tcPr>
            <w:tcW w:w="2251" w:type="dxa"/>
            <w:noWrap/>
            <w:vAlign w:val="center"/>
            <w:hideMark/>
          </w:tcPr>
          <w:p w14:paraId="41E18A9A" w14:textId="77777777" w:rsidR="00583904" w:rsidRPr="00604C42" w:rsidRDefault="00583904" w:rsidP="00583904">
            <w:pPr>
              <w:ind w:firstLine="0"/>
              <w:jc w:val="left"/>
              <w:rPr>
                <w:sz w:val="16"/>
                <w:szCs w:val="16"/>
              </w:rPr>
            </w:pPr>
            <w:r w:rsidRPr="00604C42">
              <w:rPr>
                <w:sz w:val="16"/>
                <w:szCs w:val="16"/>
              </w:rPr>
              <w:t>Ernst T. Bohlmeijer 2011</w:t>
            </w:r>
          </w:p>
        </w:tc>
        <w:tc>
          <w:tcPr>
            <w:tcW w:w="943" w:type="dxa"/>
            <w:noWrap/>
            <w:vAlign w:val="center"/>
            <w:hideMark/>
          </w:tcPr>
          <w:p w14:paraId="048F1F7C" w14:textId="77777777" w:rsidR="00583904" w:rsidRPr="00604C42" w:rsidRDefault="00583904" w:rsidP="00583904">
            <w:pPr>
              <w:tabs>
                <w:tab w:val="decimal" w:pos="165"/>
              </w:tabs>
              <w:ind w:firstLine="0"/>
              <w:jc w:val="center"/>
              <w:rPr>
                <w:sz w:val="16"/>
                <w:szCs w:val="16"/>
              </w:rPr>
            </w:pPr>
            <w:r w:rsidRPr="00604C42">
              <w:rPr>
                <w:sz w:val="16"/>
                <w:szCs w:val="16"/>
              </w:rPr>
              <w:t>0.16</w:t>
            </w:r>
          </w:p>
        </w:tc>
        <w:tc>
          <w:tcPr>
            <w:tcW w:w="907" w:type="dxa"/>
            <w:noWrap/>
            <w:vAlign w:val="center"/>
            <w:hideMark/>
          </w:tcPr>
          <w:p w14:paraId="01B798A4" w14:textId="77777777" w:rsidR="00583904" w:rsidRPr="00604C42" w:rsidRDefault="00583904" w:rsidP="00583904">
            <w:pPr>
              <w:tabs>
                <w:tab w:val="decimal" w:pos="159"/>
              </w:tabs>
              <w:ind w:firstLine="0"/>
              <w:jc w:val="center"/>
              <w:rPr>
                <w:sz w:val="16"/>
                <w:szCs w:val="16"/>
              </w:rPr>
            </w:pPr>
            <w:r w:rsidRPr="00604C42">
              <w:rPr>
                <w:sz w:val="16"/>
                <w:szCs w:val="16"/>
              </w:rPr>
              <w:t>0.05</w:t>
            </w:r>
          </w:p>
        </w:tc>
        <w:tc>
          <w:tcPr>
            <w:tcW w:w="903" w:type="dxa"/>
            <w:noWrap/>
            <w:vAlign w:val="center"/>
            <w:hideMark/>
          </w:tcPr>
          <w:p w14:paraId="7B676EB7" w14:textId="77777777" w:rsidR="00583904" w:rsidRPr="00604C42" w:rsidRDefault="00583904" w:rsidP="00583904">
            <w:pPr>
              <w:ind w:firstLine="0"/>
              <w:jc w:val="center"/>
              <w:rPr>
                <w:sz w:val="16"/>
                <w:szCs w:val="16"/>
              </w:rPr>
            </w:pPr>
            <w:r w:rsidRPr="00604C42">
              <w:rPr>
                <w:sz w:val="16"/>
                <w:szCs w:val="16"/>
              </w:rPr>
              <w:t>0.00</w:t>
            </w:r>
          </w:p>
        </w:tc>
        <w:tc>
          <w:tcPr>
            <w:tcW w:w="596" w:type="dxa"/>
            <w:noWrap/>
            <w:vAlign w:val="center"/>
            <w:hideMark/>
          </w:tcPr>
          <w:p w14:paraId="4A0F69F4" w14:textId="77777777" w:rsidR="00583904" w:rsidRPr="00604C42" w:rsidRDefault="00583904" w:rsidP="00583904">
            <w:pPr>
              <w:ind w:firstLine="0"/>
              <w:jc w:val="center"/>
              <w:rPr>
                <w:sz w:val="16"/>
                <w:szCs w:val="16"/>
              </w:rPr>
            </w:pPr>
            <w:r w:rsidRPr="00604C42">
              <w:rPr>
                <w:sz w:val="16"/>
                <w:szCs w:val="16"/>
              </w:rPr>
              <w:t>1.24</w:t>
            </w:r>
          </w:p>
        </w:tc>
        <w:tc>
          <w:tcPr>
            <w:tcW w:w="762" w:type="dxa"/>
            <w:noWrap/>
            <w:vAlign w:val="center"/>
            <w:hideMark/>
          </w:tcPr>
          <w:p w14:paraId="4C608FA1" w14:textId="77777777" w:rsidR="00583904" w:rsidRPr="00604C42" w:rsidRDefault="00583904" w:rsidP="00583904">
            <w:pPr>
              <w:ind w:firstLine="0"/>
              <w:jc w:val="center"/>
              <w:rPr>
                <w:sz w:val="16"/>
                <w:szCs w:val="16"/>
              </w:rPr>
            </w:pPr>
            <w:r w:rsidRPr="00604C42">
              <w:rPr>
                <w:sz w:val="16"/>
                <w:szCs w:val="16"/>
              </w:rPr>
              <w:t>0.97</w:t>
            </w:r>
          </w:p>
        </w:tc>
        <w:tc>
          <w:tcPr>
            <w:tcW w:w="679" w:type="dxa"/>
            <w:noWrap/>
            <w:vAlign w:val="center"/>
            <w:hideMark/>
          </w:tcPr>
          <w:p w14:paraId="2F72F319" w14:textId="77777777" w:rsidR="00583904" w:rsidRPr="00604C42" w:rsidRDefault="00583904" w:rsidP="00583904">
            <w:pPr>
              <w:ind w:firstLine="0"/>
              <w:jc w:val="center"/>
              <w:rPr>
                <w:sz w:val="16"/>
                <w:szCs w:val="16"/>
              </w:rPr>
            </w:pPr>
            <w:r w:rsidRPr="00604C42">
              <w:rPr>
                <w:sz w:val="16"/>
                <w:szCs w:val="16"/>
              </w:rPr>
              <w:t>143.33</w:t>
            </w:r>
          </w:p>
        </w:tc>
        <w:tc>
          <w:tcPr>
            <w:tcW w:w="513" w:type="dxa"/>
            <w:noWrap/>
            <w:vAlign w:val="center"/>
            <w:hideMark/>
          </w:tcPr>
          <w:p w14:paraId="67E4D73A"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5121C168" w14:textId="64E38308" w:rsidR="00583904" w:rsidRPr="00604C42" w:rsidRDefault="00583904" w:rsidP="00583904">
            <w:pPr>
              <w:tabs>
                <w:tab w:val="decimal" w:pos="157"/>
              </w:tabs>
              <w:ind w:firstLine="0"/>
              <w:jc w:val="center"/>
              <w:rPr>
                <w:sz w:val="16"/>
                <w:szCs w:val="16"/>
              </w:rPr>
            </w:pPr>
            <w:r w:rsidRPr="00604C42">
              <w:rPr>
                <w:color w:val="000000"/>
                <w:sz w:val="16"/>
                <w:szCs w:val="16"/>
              </w:rPr>
              <w:t>9.50</w:t>
            </w:r>
          </w:p>
        </w:tc>
        <w:tc>
          <w:tcPr>
            <w:tcW w:w="1013" w:type="dxa"/>
            <w:noWrap/>
            <w:vAlign w:val="center"/>
            <w:hideMark/>
          </w:tcPr>
          <w:p w14:paraId="17059DDB" w14:textId="742A7C9A" w:rsidR="00583904" w:rsidRPr="00604C42" w:rsidRDefault="00583904" w:rsidP="00583904">
            <w:pPr>
              <w:tabs>
                <w:tab w:val="decimal" w:pos="199"/>
              </w:tabs>
              <w:ind w:firstLine="0"/>
              <w:jc w:val="center"/>
              <w:rPr>
                <w:sz w:val="16"/>
                <w:szCs w:val="16"/>
              </w:rPr>
            </w:pPr>
            <w:r w:rsidRPr="00604C42">
              <w:rPr>
                <w:color w:val="000000"/>
                <w:sz w:val="16"/>
                <w:szCs w:val="16"/>
              </w:rPr>
              <w:t>0.05</w:t>
            </w:r>
          </w:p>
        </w:tc>
        <w:tc>
          <w:tcPr>
            <w:tcW w:w="737" w:type="dxa"/>
            <w:noWrap/>
            <w:vAlign w:val="center"/>
            <w:hideMark/>
          </w:tcPr>
          <w:p w14:paraId="4D85A3B0" w14:textId="77777777" w:rsidR="00583904" w:rsidRPr="00604C42" w:rsidRDefault="00583904" w:rsidP="00583904">
            <w:pPr>
              <w:ind w:firstLine="0"/>
              <w:jc w:val="center"/>
              <w:rPr>
                <w:sz w:val="16"/>
                <w:szCs w:val="16"/>
              </w:rPr>
            </w:pPr>
          </w:p>
        </w:tc>
      </w:tr>
      <w:tr w:rsidR="00583904" w:rsidRPr="00604C42" w14:paraId="3AE377B4" w14:textId="77777777" w:rsidTr="00583904">
        <w:trPr>
          <w:trHeight w:val="282"/>
        </w:trPr>
        <w:tc>
          <w:tcPr>
            <w:tcW w:w="2251" w:type="dxa"/>
            <w:noWrap/>
            <w:vAlign w:val="center"/>
            <w:hideMark/>
          </w:tcPr>
          <w:p w14:paraId="70C24157" w14:textId="77777777" w:rsidR="00583904" w:rsidRPr="00604C42" w:rsidRDefault="00583904" w:rsidP="00583904">
            <w:pPr>
              <w:ind w:firstLine="0"/>
              <w:jc w:val="left"/>
              <w:rPr>
                <w:sz w:val="16"/>
                <w:szCs w:val="16"/>
              </w:rPr>
            </w:pPr>
            <w:r w:rsidRPr="00604C42">
              <w:rPr>
                <w:sz w:val="16"/>
                <w:szCs w:val="16"/>
              </w:rPr>
              <w:t>Chunxiao Zhao 2022</w:t>
            </w:r>
          </w:p>
        </w:tc>
        <w:tc>
          <w:tcPr>
            <w:tcW w:w="943" w:type="dxa"/>
            <w:noWrap/>
            <w:vAlign w:val="center"/>
            <w:hideMark/>
          </w:tcPr>
          <w:p w14:paraId="67519460" w14:textId="77777777" w:rsidR="00583904" w:rsidRPr="00604C42" w:rsidRDefault="00583904" w:rsidP="00583904">
            <w:pPr>
              <w:tabs>
                <w:tab w:val="decimal" w:pos="165"/>
              </w:tabs>
              <w:ind w:firstLine="0"/>
              <w:jc w:val="center"/>
              <w:rPr>
                <w:sz w:val="16"/>
                <w:szCs w:val="16"/>
              </w:rPr>
            </w:pPr>
            <w:r w:rsidRPr="00604C42">
              <w:rPr>
                <w:sz w:val="16"/>
                <w:szCs w:val="16"/>
              </w:rPr>
              <w:t>-0.53</w:t>
            </w:r>
          </w:p>
        </w:tc>
        <w:tc>
          <w:tcPr>
            <w:tcW w:w="907" w:type="dxa"/>
            <w:noWrap/>
            <w:vAlign w:val="center"/>
            <w:hideMark/>
          </w:tcPr>
          <w:p w14:paraId="3FB604C3" w14:textId="77777777" w:rsidR="00583904" w:rsidRPr="00604C42" w:rsidRDefault="00583904" w:rsidP="00583904">
            <w:pPr>
              <w:tabs>
                <w:tab w:val="decimal" w:pos="159"/>
              </w:tabs>
              <w:ind w:firstLine="0"/>
              <w:jc w:val="center"/>
              <w:rPr>
                <w:sz w:val="16"/>
                <w:szCs w:val="16"/>
              </w:rPr>
            </w:pPr>
            <w:r w:rsidRPr="00604C42">
              <w:rPr>
                <w:sz w:val="16"/>
                <w:szCs w:val="16"/>
              </w:rPr>
              <w:t>-0.18</w:t>
            </w:r>
          </w:p>
        </w:tc>
        <w:tc>
          <w:tcPr>
            <w:tcW w:w="903" w:type="dxa"/>
            <w:noWrap/>
            <w:vAlign w:val="center"/>
            <w:hideMark/>
          </w:tcPr>
          <w:p w14:paraId="44E1772B" w14:textId="77777777" w:rsidR="00583904" w:rsidRPr="00604C42" w:rsidRDefault="00583904" w:rsidP="00583904">
            <w:pPr>
              <w:ind w:firstLine="0"/>
              <w:jc w:val="center"/>
              <w:rPr>
                <w:sz w:val="16"/>
                <w:szCs w:val="16"/>
              </w:rPr>
            </w:pPr>
            <w:r w:rsidRPr="00604C42">
              <w:rPr>
                <w:sz w:val="16"/>
                <w:szCs w:val="16"/>
              </w:rPr>
              <w:t>0.04</w:t>
            </w:r>
          </w:p>
        </w:tc>
        <w:tc>
          <w:tcPr>
            <w:tcW w:w="596" w:type="dxa"/>
            <w:noWrap/>
            <w:vAlign w:val="center"/>
            <w:hideMark/>
          </w:tcPr>
          <w:p w14:paraId="18A58DA8" w14:textId="77777777" w:rsidR="00583904" w:rsidRPr="00604C42" w:rsidRDefault="00583904" w:rsidP="00583904">
            <w:pPr>
              <w:ind w:firstLine="0"/>
              <w:jc w:val="center"/>
              <w:rPr>
                <w:sz w:val="16"/>
                <w:szCs w:val="16"/>
              </w:rPr>
            </w:pPr>
            <w:r w:rsidRPr="00604C42">
              <w:rPr>
                <w:sz w:val="16"/>
                <w:szCs w:val="16"/>
              </w:rPr>
              <w:t>1.31</w:t>
            </w:r>
          </w:p>
        </w:tc>
        <w:tc>
          <w:tcPr>
            <w:tcW w:w="762" w:type="dxa"/>
            <w:noWrap/>
            <w:vAlign w:val="center"/>
            <w:hideMark/>
          </w:tcPr>
          <w:p w14:paraId="22382220" w14:textId="77777777" w:rsidR="00583904" w:rsidRPr="00604C42" w:rsidRDefault="00583904" w:rsidP="00583904">
            <w:pPr>
              <w:ind w:firstLine="0"/>
              <w:jc w:val="center"/>
              <w:rPr>
                <w:sz w:val="16"/>
                <w:szCs w:val="16"/>
              </w:rPr>
            </w:pPr>
            <w:r w:rsidRPr="00604C42">
              <w:rPr>
                <w:sz w:val="16"/>
                <w:szCs w:val="16"/>
              </w:rPr>
              <w:t>1.02</w:t>
            </w:r>
          </w:p>
        </w:tc>
        <w:tc>
          <w:tcPr>
            <w:tcW w:w="679" w:type="dxa"/>
            <w:noWrap/>
            <w:vAlign w:val="center"/>
            <w:hideMark/>
          </w:tcPr>
          <w:p w14:paraId="5E81F306" w14:textId="77777777" w:rsidR="00583904" w:rsidRPr="00604C42" w:rsidRDefault="00583904" w:rsidP="00583904">
            <w:pPr>
              <w:ind w:firstLine="0"/>
              <w:jc w:val="center"/>
              <w:rPr>
                <w:sz w:val="16"/>
                <w:szCs w:val="16"/>
              </w:rPr>
            </w:pPr>
            <w:r w:rsidRPr="00604C42">
              <w:rPr>
                <w:sz w:val="16"/>
                <w:szCs w:val="16"/>
              </w:rPr>
              <w:t>138.61</w:t>
            </w:r>
          </w:p>
        </w:tc>
        <w:tc>
          <w:tcPr>
            <w:tcW w:w="513" w:type="dxa"/>
            <w:noWrap/>
            <w:vAlign w:val="center"/>
            <w:hideMark/>
          </w:tcPr>
          <w:p w14:paraId="3A551F5F"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6EA15274" w14:textId="6871EA88" w:rsidR="00583904" w:rsidRPr="00604C42" w:rsidRDefault="00583904" w:rsidP="00583904">
            <w:pPr>
              <w:tabs>
                <w:tab w:val="decimal" w:pos="157"/>
              </w:tabs>
              <w:ind w:firstLine="0"/>
              <w:jc w:val="center"/>
              <w:rPr>
                <w:sz w:val="16"/>
                <w:szCs w:val="16"/>
              </w:rPr>
            </w:pPr>
            <w:r w:rsidRPr="00604C42">
              <w:rPr>
                <w:color w:val="000000"/>
                <w:sz w:val="16"/>
                <w:szCs w:val="16"/>
              </w:rPr>
              <w:t>9.75</w:t>
            </w:r>
          </w:p>
        </w:tc>
        <w:tc>
          <w:tcPr>
            <w:tcW w:w="1013" w:type="dxa"/>
            <w:noWrap/>
            <w:vAlign w:val="center"/>
            <w:hideMark/>
          </w:tcPr>
          <w:p w14:paraId="3DE52F44" w14:textId="1BB20B49" w:rsidR="00583904" w:rsidRPr="00604C42" w:rsidRDefault="00583904" w:rsidP="00583904">
            <w:pPr>
              <w:tabs>
                <w:tab w:val="decimal" w:pos="199"/>
              </w:tabs>
              <w:ind w:firstLine="0"/>
              <w:jc w:val="center"/>
              <w:rPr>
                <w:sz w:val="16"/>
                <w:szCs w:val="16"/>
              </w:rPr>
            </w:pPr>
            <w:r w:rsidRPr="00604C42">
              <w:rPr>
                <w:color w:val="000000"/>
                <w:sz w:val="16"/>
                <w:szCs w:val="16"/>
              </w:rPr>
              <w:t>-0.18</w:t>
            </w:r>
          </w:p>
        </w:tc>
        <w:tc>
          <w:tcPr>
            <w:tcW w:w="737" w:type="dxa"/>
            <w:noWrap/>
            <w:vAlign w:val="center"/>
            <w:hideMark/>
          </w:tcPr>
          <w:p w14:paraId="1C531899" w14:textId="77777777" w:rsidR="00583904" w:rsidRPr="00604C42" w:rsidRDefault="00583904" w:rsidP="00583904">
            <w:pPr>
              <w:ind w:firstLine="0"/>
              <w:jc w:val="center"/>
              <w:rPr>
                <w:sz w:val="16"/>
                <w:szCs w:val="16"/>
              </w:rPr>
            </w:pPr>
          </w:p>
        </w:tc>
      </w:tr>
      <w:tr w:rsidR="00583904" w:rsidRPr="00604C42" w14:paraId="082F29C0" w14:textId="77777777" w:rsidTr="00583904">
        <w:trPr>
          <w:trHeight w:val="282"/>
        </w:trPr>
        <w:tc>
          <w:tcPr>
            <w:tcW w:w="2251" w:type="dxa"/>
            <w:noWrap/>
            <w:vAlign w:val="center"/>
            <w:hideMark/>
          </w:tcPr>
          <w:p w14:paraId="4374113A" w14:textId="77777777" w:rsidR="00583904" w:rsidRPr="00604C42" w:rsidRDefault="00583904" w:rsidP="00583904">
            <w:pPr>
              <w:ind w:firstLine="0"/>
              <w:jc w:val="left"/>
              <w:rPr>
                <w:sz w:val="16"/>
                <w:szCs w:val="16"/>
              </w:rPr>
            </w:pPr>
            <w:r w:rsidRPr="00604C42">
              <w:rPr>
                <w:sz w:val="16"/>
                <w:szCs w:val="16"/>
              </w:rPr>
              <w:t>Chen Juan 2021</w:t>
            </w:r>
          </w:p>
        </w:tc>
        <w:tc>
          <w:tcPr>
            <w:tcW w:w="943" w:type="dxa"/>
            <w:noWrap/>
            <w:vAlign w:val="center"/>
            <w:hideMark/>
          </w:tcPr>
          <w:p w14:paraId="56C5B9EE" w14:textId="77777777" w:rsidR="00583904" w:rsidRPr="00604C42" w:rsidRDefault="00583904" w:rsidP="00583904">
            <w:pPr>
              <w:tabs>
                <w:tab w:val="decimal" w:pos="165"/>
              </w:tabs>
              <w:ind w:firstLine="0"/>
              <w:jc w:val="center"/>
              <w:rPr>
                <w:sz w:val="16"/>
                <w:szCs w:val="16"/>
              </w:rPr>
            </w:pPr>
            <w:r w:rsidRPr="00604C42">
              <w:rPr>
                <w:sz w:val="16"/>
                <w:szCs w:val="16"/>
              </w:rPr>
              <w:t>-1.09</w:t>
            </w:r>
          </w:p>
        </w:tc>
        <w:tc>
          <w:tcPr>
            <w:tcW w:w="907" w:type="dxa"/>
            <w:noWrap/>
            <w:vAlign w:val="center"/>
            <w:hideMark/>
          </w:tcPr>
          <w:p w14:paraId="7A7AD3D2" w14:textId="77777777" w:rsidR="00583904" w:rsidRPr="00604C42" w:rsidRDefault="00583904" w:rsidP="00583904">
            <w:pPr>
              <w:tabs>
                <w:tab w:val="decimal" w:pos="159"/>
              </w:tabs>
              <w:ind w:firstLine="0"/>
              <w:jc w:val="center"/>
              <w:rPr>
                <w:sz w:val="16"/>
                <w:szCs w:val="16"/>
              </w:rPr>
            </w:pPr>
            <w:r w:rsidRPr="00604C42">
              <w:rPr>
                <w:sz w:val="16"/>
                <w:szCs w:val="16"/>
              </w:rPr>
              <w:t>-0.34</w:t>
            </w:r>
          </w:p>
        </w:tc>
        <w:tc>
          <w:tcPr>
            <w:tcW w:w="903" w:type="dxa"/>
            <w:noWrap/>
            <w:vAlign w:val="center"/>
            <w:hideMark/>
          </w:tcPr>
          <w:p w14:paraId="551D22DD" w14:textId="77777777" w:rsidR="00583904" w:rsidRPr="00604C42" w:rsidRDefault="00583904" w:rsidP="00583904">
            <w:pPr>
              <w:ind w:firstLine="0"/>
              <w:jc w:val="center"/>
              <w:rPr>
                <w:sz w:val="16"/>
                <w:szCs w:val="16"/>
              </w:rPr>
            </w:pPr>
            <w:r w:rsidRPr="00604C42">
              <w:rPr>
                <w:sz w:val="16"/>
                <w:szCs w:val="16"/>
              </w:rPr>
              <w:t>0.12</w:t>
            </w:r>
          </w:p>
        </w:tc>
        <w:tc>
          <w:tcPr>
            <w:tcW w:w="596" w:type="dxa"/>
            <w:noWrap/>
            <w:vAlign w:val="center"/>
            <w:hideMark/>
          </w:tcPr>
          <w:p w14:paraId="59CF50A0" w14:textId="77777777" w:rsidR="00583904" w:rsidRPr="00604C42" w:rsidRDefault="00583904" w:rsidP="00583904">
            <w:pPr>
              <w:ind w:firstLine="0"/>
              <w:jc w:val="center"/>
              <w:rPr>
                <w:sz w:val="16"/>
                <w:szCs w:val="16"/>
              </w:rPr>
            </w:pPr>
            <w:r w:rsidRPr="00604C42">
              <w:rPr>
                <w:sz w:val="16"/>
                <w:szCs w:val="16"/>
              </w:rPr>
              <w:t>1.12</w:t>
            </w:r>
          </w:p>
        </w:tc>
        <w:tc>
          <w:tcPr>
            <w:tcW w:w="762" w:type="dxa"/>
            <w:noWrap/>
            <w:vAlign w:val="center"/>
            <w:hideMark/>
          </w:tcPr>
          <w:p w14:paraId="0154E9E3" w14:textId="77777777" w:rsidR="00583904" w:rsidRPr="00604C42" w:rsidRDefault="00583904" w:rsidP="00583904">
            <w:pPr>
              <w:ind w:firstLine="0"/>
              <w:jc w:val="center"/>
              <w:rPr>
                <w:sz w:val="16"/>
                <w:szCs w:val="16"/>
              </w:rPr>
            </w:pPr>
            <w:r w:rsidRPr="00604C42">
              <w:rPr>
                <w:sz w:val="16"/>
                <w:szCs w:val="16"/>
              </w:rPr>
              <w:t>0.86</w:t>
            </w:r>
          </w:p>
        </w:tc>
        <w:tc>
          <w:tcPr>
            <w:tcW w:w="679" w:type="dxa"/>
            <w:noWrap/>
            <w:vAlign w:val="center"/>
            <w:hideMark/>
          </w:tcPr>
          <w:p w14:paraId="319D6230" w14:textId="77777777" w:rsidR="00583904" w:rsidRPr="00604C42" w:rsidRDefault="00583904" w:rsidP="00583904">
            <w:pPr>
              <w:ind w:firstLine="0"/>
              <w:jc w:val="center"/>
              <w:rPr>
                <w:sz w:val="16"/>
                <w:szCs w:val="16"/>
              </w:rPr>
            </w:pPr>
            <w:r w:rsidRPr="00604C42">
              <w:rPr>
                <w:sz w:val="16"/>
                <w:szCs w:val="16"/>
              </w:rPr>
              <w:t>136.07</w:t>
            </w:r>
          </w:p>
        </w:tc>
        <w:tc>
          <w:tcPr>
            <w:tcW w:w="513" w:type="dxa"/>
            <w:noWrap/>
            <w:vAlign w:val="center"/>
            <w:hideMark/>
          </w:tcPr>
          <w:p w14:paraId="7DCC922B"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2C1072F2" w14:textId="5E5A3A7A" w:rsidR="00583904" w:rsidRPr="00604C42" w:rsidRDefault="00583904" w:rsidP="00583904">
            <w:pPr>
              <w:tabs>
                <w:tab w:val="decimal" w:pos="157"/>
              </w:tabs>
              <w:ind w:firstLine="0"/>
              <w:jc w:val="center"/>
              <w:rPr>
                <w:sz w:val="16"/>
                <w:szCs w:val="16"/>
              </w:rPr>
            </w:pPr>
            <w:r w:rsidRPr="00604C42">
              <w:rPr>
                <w:color w:val="000000"/>
                <w:sz w:val="16"/>
                <w:szCs w:val="16"/>
              </w:rPr>
              <w:t>9.09</w:t>
            </w:r>
          </w:p>
        </w:tc>
        <w:tc>
          <w:tcPr>
            <w:tcW w:w="1013" w:type="dxa"/>
            <w:noWrap/>
            <w:vAlign w:val="center"/>
            <w:hideMark/>
          </w:tcPr>
          <w:p w14:paraId="0E167E9D" w14:textId="0B882109" w:rsidR="00583904" w:rsidRPr="00604C42" w:rsidRDefault="00583904" w:rsidP="00583904">
            <w:pPr>
              <w:tabs>
                <w:tab w:val="decimal" w:pos="199"/>
              </w:tabs>
              <w:ind w:firstLine="0"/>
              <w:jc w:val="center"/>
              <w:rPr>
                <w:sz w:val="16"/>
                <w:szCs w:val="16"/>
              </w:rPr>
            </w:pPr>
            <w:r w:rsidRPr="00604C42">
              <w:rPr>
                <w:color w:val="000000"/>
                <w:sz w:val="16"/>
                <w:szCs w:val="16"/>
              </w:rPr>
              <w:t>-0.34</w:t>
            </w:r>
          </w:p>
        </w:tc>
        <w:tc>
          <w:tcPr>
            <w:tcW w:w="737" w:type="dxa"/>
            <w:noWrap/>
            <w:vAlign w:val="center"/>
            <w:hideMark/>
          </w:tcPr>
          <w:p w14:paraId="10041891" w14:textId="77777777" w:rsidR="00583904" w:rsidRPr="00604C42" w:rsidRDefault="00583904" w:rsidP="00583904">
            <w:pPr>
              <w:ind w:firstLine="0"/>
              <w:jc w:val="center"/>
              <w:rPr>
                <w:sz w:val="16"/>
                <w:szCs w:val="16"/>
              </w:rPr>
            </w:pPr>
          </w:p>
        </w:tc>
      </w:tr>
      <w:tr w:rsidR="00583904" w:rsidRPr="00604C42"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604C42" w:rsidRDefault="00583904" w:rsidP="00583904">
            <w:pPr>
              <w:ind w:firstLine="0"/>
              <w:jc w:val="left"/>
              <w:rPr>
                <w:sz w:val="16"/>
                <w:szCs w:val="16"/>
              </w:rPr>
            </w:pPr>
            <w:r w:rsidRPr="00604C42">
              <w:rPr>
                <w:sz w:val="16"/>
                <w:szCs w:val="16"/>
              </w:rPr>
              <w:t>A-Tjak 2018</w:t>
            </w:r>
          </w:p>
        </w:tc>
        <w:tc>
          <w:tcPr>
            <w:tcW w:w="943" w:type="dxa"/>
            <w:tcBorders>
              <w:bottom w:val="single" w:sz="4" w:space="0" w:color="auto"/>
            </w:tcBorders>
            <w:noWrap/>
            <w:vAlign w:val="center"/>
            <w:hideMark/>
          </w:tcPr>
          <w:p w14:paraId="7951273E" w14:textId="77777777" w:rsidR="00583904" w:rsidRPr="00604C42" w:rsidRDefault="00583904" w:rsidP="00583904">
            <w:pPr>
              <w:tabs>
                <w:tab w:val="decimal" w:pos="165"/>
              </w:tabs>
              <w:ind w:firstLine="0"/>
              <w:jc w:val="center"/>
              <w:rPr>
                <w:sz w:val="16"/>
                <w:szCs w:val="16"/>
              </w:rPr>
            </w:pPr>
            <w:r w:rsidRPr="00604C42">
              <w:rPr>
                <w:sz w:val="16"/>
                <w:szCs w:val="16"/>
              </w:rPr>
              <w:t>4.74</w:t>
            </w:r>
          </w:p>
        </w:tc>
        <w:tc>
          <w:tcPr>
            <w:tcW w:w="907" w:type="dxa"/>
            <w:tcBorders>
              <w:bottom w:val="single" w:sz="4" w:space="0" w:color="auto"/>
            </w:tcBorders>
            <w:noWrap/>
            <w:vAlign w:val="center"/>
            <w:hideMark/>
          </w:tcPr>
          <w:p w14:paraId="395B7C18" w14:textId="77777777" w:rsidR="00583904" w:rsidRPr="00604C42" w:rsidRDefault="00583904" w:rsidP="00583904">
            <w:pPr>
              <w:tabs>
                <w:tab w:val="decimal" w:pos="159"/>
              </w:tabs>
              <w:ind w:firstLine="0"/>
              <w:jc w:val="center"/>
              <w:rPr>
                <w:sz w:val="16"/>
                <w:szCs w:val="16"/>
              </w:rPr>
            </w:pPr>
            <w:r w:rsidRPr="00604C42">
              <w:rPr>
                <w:sz w:val="16"/>
                <w:szCs w:val="16"/>
              </w:rPr>
              <w:t>1.52</w:t>
            </w:r>
          </w:p>
        </w:tc>
        <w:tc>
          <w:tcPr>
            <w:tcW w:w="903" w:type="dxa"/>
            <w:tcBorders>
              <w:bottom w:val="single" w:sz="4" w:space="0" w:color="auto"/>
            </w:tcBorders>
            <w:noWrap/>
            <w:vAlign w:val="center"/>
            <w:hideMark/>
          </w:tcPr>
          <w:p w14:paraId="05B48741" w14:textId="77777777" w:rsidR="00583904" w:rsidRPr="00604C42" w:rsidRDefault="00583904" w:rsidP="00583904">
            <w:pPr>
              <w:ind w:firstLine="0"/>
              <w:jc w:val="center"/>
              <w:rPr>
                <w:sz w:val="16"/>
                <w:szCs w:val="16"/>
              </w:rPr>
            </w:pPr>
            <w:r w:rsidRPr="00604C42">
              <w:rPr>
                <w:sz w:val="16"/>
                <w:szCs w:val="16"/>
              </w:rPr>
              <w:t>1.03</w:t>
            </w:r>
          </w:p>
        </w:tc>
        <w:tc>
          <w:tcPr>
            <w:tcW w:w="596" w:type="dxa"/>
            <w:tcBorders>
              <w:bottom w:val="single" w:sz="4" w:space="0" w:color="auto"/>
            </w:tcBorders>
            <w:noWrap/>
            <w:vAlign w:val="center"/>
            <w:hideMark/>
          </w:tcPr>
          <w:p w14:paraId="79B5769E" w14:textId="77777777" w:rsidR="00583904" w:rsidRPr="00604C42" w:rsidRDefault="00583904" w:rsidP="00583904">
            <w:pPr>
              <w:ind w:firstLine="0"/>
              <w:jc w:val="center"/>
              <w:rPr>
                <w:sz w:val="16"/>
                <w:szCs w:val="16"/>
              </w:rPr>
            </w:pPr>
            <w:r w:rsidRPr="00604C42">
              <w:rPr>
                <w:sz w:val="16"/>
                <w:szCs w:val="16"/>
              </w:rPr>
              <w:t>0.47</w:t>
            </w:r>
          </w:p>
        </w:tc>
        <w:tc>
          <w:tcPr>
            <w:tcW w:w="762" w:type="dxa"/>
            <w:tcBorders>
              <w:bottom w:val="single" w:sz="4" w:space="0" w:color="auto"/>
            </w:tcBorders>
            <w:noWrap/>
            <w:vAlign w:val="center"/>
            <w:hideMark/>
          </w:tcPr>
          <w:p w14:paraId="41947978" w14:textId="77777777" w:rsidR="00583904" w:rsidRPr="00604C42" w:rsidRDefault="00583904" w:rsidP="00583904">
            <w:pPr>
              <w:ind w:firstLine="0"/>
              <w:jc w:val="center"/>
              <w:rPr>
                <w:sz w:val="16"/>
                <w:szCs w:val="16"/>
              </w:rPr>
            </w:pPr>
            <w:r w:rsidRPr="00604C42">
              <w:rPr>
                <w:sz w:val="16"/>
                <w:szCs w:val="16"/>
              </w:rPr>
              <w:t>0.32</w:t>
            </w:r>
          </w:p>
        </w:tc>
        <w:tc>
          <w:tcPr>
            <w:tcW w:w="679" w:type="dxa"/>
            <w:tcBorders>
              <w:bottom w:val="single" w:sz="4" w:space="0" w:color="auto"/>
            </w:tcBorders>
            <w:noWrap/>
            <w:vAlign w:val="center"/>
            <w:hideMark/>
          </w:tcPr>
          <w:p w14:paraId="7804C3FC" w14:textId="77777777" w:rsidR="00583904" w:rsidRPr="00604C42" w:rsidRDefault="00583904" w:rsidP="00583904">
            <w:pPr>
              <w:ind w:firstLine="0"/>
              <w:jc w:val="center"/>
              <w:rPr>
                <w:sz w:val="16"/>
                <w:szCs w:val="16"/>
              </w:rPr>
            </w:pPr>
            <w:r w:rsidRPr="00604C42">
              <w:rPr>
                <w:sz w:val="16"/>
                <w:szCs w:val="16"/>
              </w:rPr>
              <w:t>56.20</w:t>
            </w:r>
          </w:p>
        </w:tc>
        <w:tc>
          <w:tcPr>
            <w:tcW w:w="513" w:type="dxa"/>
            <w:tcBorders>
              <w:bottom w:val="single" w:sz="4" w:space="0" w:color="auto"/>
            </w:tcBorders>
            <w:noWrap/>
            <w:vAlign w:val="center"/>
            <w:hideMark/>
          </w:tcPr>
          <w:p w14:paraId="69DFA11E" w14:textId="77777777" w:rsidR="00583904" w:rsidRPr="00604C42" w:rsidRDefault="00583904" w:rsidP="00583904">
            <w:pPr>
              <w:ind w:firstLine="0"/>
              <w:jc w:val="center"/>
              <w:rPr>
                <w:sz w:val="16"/>
                <w:szCs w:val="16"/>
              </w:rPr>
            </w:pPr>
            <w:r w:rsidRPr="00604C42">
              <w:rPr>
                <w:sz w:val="16"/>
                <w:szCs w:val="16"/>
              </w:rPr>
              <w:t>0.09</w:t>
            </w:r>
          </w:p>
        </w:tc>
        <w:tc>
          <w:tcPr>
            <w:tcW w:w="698" w:type="dxa"/>
            <w:tcBorders>
              <w:bottom w:val="single" w:sz="4" w:space="0" w:color="auto"/>
            </w:tcBorders>
            <w:noWrap/>
            <w:vAlign w:val="center"/>
            <w:hideMark/>
          </w:tcPr>
          <w:p w14:paraId="4334DE6E" w14:textId="345B9E43" w:rsidR="00583904" w:rsidRPr="00604C42" w:rsidRDefault="00583904" w:rsidP="00583904">
            <w:pPr>
              <w:tabs>
                <w:tab w:val="decimal" w:pos="157"/>
              </w:tabs>
              <w:ind w:firstLine="0"/>
              <w:jc w:val="center"/>
              <w:rPr>
                <w:sz w:val="16"/>
                <w:szCs w:val="16"/>
              </w:rPr>
            </w:pPr>
            <w:r w:rsidRPr="00604C42">
              <w:rPr>
                <w:color w:val="000000"/>
                <w:sz w:val="16"/>
                <w:szCs w:val="16"/>
              </w:rPr>
              <w:t>8.91</w:t>
            </w:r>
          </w:p>
        </w:tc>
        <w:tc>
          <w:tcPr>
            <w:tcW w:w="1013" w:type="dxa"/>
            <w:tcBorders>
              <w:bottom w:val="single" w:sz="4" w:space="0" w:color="auto"/>
            </w:tcBorders>
            <w:noWrap/>
            <w:vAlign w:val="center"/>
            <w:hideMark/>
          </w:tcPr>
          <w:p w14:paraId="5E45F654" w14:textId="7B195806" w:rsidR="00583904" w:rsidRPr="00604C42" w:rsidRDefault="00583904" w:rsidP="00583904">
            <w:pPr>
              <w:tabs>
                <w:tab w:val="decimal" w:pos="199"/>
              </w:tabs>
              <w:ind w:firstLine="0"/>
              <w:jc w:val="center"/>
              <w:rPr>
                <w:sz w:val="16"/>
                <w:szCs w:val="16"/>
              </w:rPr>
            </w:pPr>
            <w:r w:rsidRPr="00604C42">
              <w:rPr>
                <w:color w:val="000000"/>
                <w:sz w:val="16"/>
                <w:szCs w:val="16"/>
              </w:rPr>
              <w:t>1.55</w:t>
            </w:r>
          </w:p>
        </w:tc>
        <w:tc>
          <w:tcPr>
            <w:tcW w:w="737" w:type="dxa"/>
            <w:tcBorders>
              <w:bottom w:val="single" w:sz="4" w:space="0" w:color="auto"/>
            </w:tcBorders>
            <w:noWrap/>
            <w:vAlign w:val="center"/>
            <w:hideMark/>
          </w:tcPr>
          <w:p w14:paraId="3D07E296" w14:textId="77777777" w:rsidR="00583904" w:rsidRPr="00604C42" w:rsidRDefault="00583904" w:rsidP="00583904">
            <w:pPr>
              <w:ind w:firstLine="0"/>
              <w:jc w:val="center"/>
              <w:rPr>
                <w:sz w:val="16"/>
                <w:szCs w:val="16"/>
              </w:rPr>
            </w:pPr>
            <w:r w:rsidRPr="00604C42">
              <w:rPr>
                <w:sz w:val="16"/>
                <w:szCs w:val="16"/>
              </w:rPr>
              <w:t>*</w:t>
            </w:r>
          </w:p>
        </w:tc>
      </w:tr>
      <w:tr w:rsidR="005B22AE" w:rsidRPr="00604C42"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604C42" w:rsidRDefault="005B22AE" w:rsidP="002D69CC">
            <w:pPr>
              <w:ind w:firstLine="0"/>
              <w:jc w:val="left"/>
              <w:rPr>
                <w:sz w:val="16"/>
                <w:szCs w:val="16"/>
              </w:rPr>
            </w:pPr>
            <w:r w:rsidRPr="00604C42">
              <w:rPr>
                <w:i/>
                <w:iCs/>
                <w:sz w:val="16"/>
                <w:szCs w:val="16"/>
              </w:rPr>
              <w:t>Note:</w:t>
            </w:r>
            <w:r w:rsidRPr="00604C42">
              <w:rPr>
                <w:sz w:val="16"/>
                <w:szCs w:val="16"/>
              </w:rPr>
              <w:t xml:space="preserve"> For explanations of each influence metric see the metafor documentation: </w:t>
            </w:r>
            <w:hyperlink r:id="rId14" w:history="1">
              <w:r w:rsidRPr="00604C42">
                <w:rPr>
                  <w:rStyle w:val="Hyperlink"/>
                  <w:sz w:val="16"/>
                  <w:szCs w:val="16"/>
                </w:rPr>
                <w:t>https://wviechtb.github.io/metafor/reference/influence.rma.uni.html</w:t>
              </w:r>
            </w:hyperlink>
            <w:r w:rsidRPr="00604C42">
              <w:rPr>
                <w:sz w:val="16"/>
                <w:szCs w:val="16"/>
              </w:rPr>
              <w:t xml:space="preserve"> </w:t>
            </w:r>
          </w:p>
        </w:tc>
      </w:tr>
    </w:tbl>
    <w:p w14:paraId="401BCDE1" w14:textId="77777777" w:rsidR="005B22AE" w:rsidRPr="00604C42" w:rsidRDefault="005B22AE" w:rsidP="005B22AE">
      <w:pPr>
        <w:ind w:firstLine="0"/>
      </w:pPr>
    </w:p>
    <w:p w14:paraId="591DEBCC" w14:textId="77777777" w:rsidR="00221BC9" w:rsidRPr="00604C42" w:rsidRDefault="00221BC9" w:rsidP="005B22AE">
      <w:pPr>
        <w:ind w:firstLine="0"/>
      </w:pPr>
    </w:p>
    <w:p w14:paraId="6055EA99" w14:textId="665F363B" w:rsidR="002C726E" w:rsidRPr="00604C42" w:rsidRDefault="002C726E" w:rsidP="005B22AE">
      <w:pPr>
        <w:spacing w:line="276" w:lineRule="auto"/>
        <w:ind w:firstLine="0"/>
        <w:rPr>
          <w:b/>
          <w:bCs/>
        </w:rPr>
      </w:pPr>
      <w:r w:rsidRPr="00604C42">
        <w:rPr>
          <w:b/>
          <w:bCs/>
        </w:rPr>
        <w:t xml:space="preserve">Figure 1. Reproduction of Zhao et al.’s (2023) </w:t>
      </w:r>
      <w:r w:rsidR="00E22660" w:rsidRPr="00604C42">
        <w:rPr>
          <w:b/>
          <w:bCs/>
        </w:rPr>
        <w:t xml:space="preserve">meta-analysis sensitivity </w:t>
      </w:r>
      <w:r w:rsidRPr="00604C42">
        <w:rPr>
          <w:b/>
          <w:bCs/>
        </w:rPr>
        <w:t>analysis from the summary statistics reported in their forest plot (Figure 4).</w:t>
      </w:r>
    </w:p>
    <w:p w14:paraId="5B15D02A" w14:textId="77777777" w:rsidR="002C726E" w:rsidRPr="00604C42" w:rsidRDefault="002C726E" w:rsidP="002C726E">
      <w:pPr>
        <w:ind w:firstLine="0"/>
        <w:jc w:val="center"/>
      </w:pPr>
      <w:r w:rsidRPr="00604C42">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Pr="00604C42" w:rsidRDefault="00E846B8" w:rsidP="00E846B8">
      <w:pPr>
        <w:ind w:firstLine="0"/>
        <w:jc w:val="left"/>
      </w:pPr>
    </w:p>
    <w:p w14:paraId="4A1003CA" w14:textId="77777777" w:rsidR="00E846B8" w:rsidRPr="00604C42" w:rsidRDefault="00E846B8" w:rsidP="00E846B8">
      <w:pPr>
        <w:sectPr w:rsidR="00E846B8" w:rsidRPr="00604C42" w:rsidSect="002C726E">
          <w:type w:val="continuous"/>
          <w:pgSz w:w="11906" w:h="16838"/>
          <w:pgMar w:top="1440" w:right="1440" w:bottom="1440" w:left="1440" w:header="720" w:footer="720" w:gutter="0"/>
          <w:cols w:space="386"/>
          <w:titlePg/>
          <w15:footnoteColumns w:val="1"/>
        </w:sectPr>
      </w:pPr>
    </w:p>
    <w:p w14:paraId="16D3C127" w14:textId="77777777" w:rsidR="008400B5" w:rsidRPr="00604C42" w:rsidRDefault="008400B5" w:rsidP="008400B5">
      <w:pPr>
        <w:pStyle w:val="Heading1"/>
      </w:pPr>
      <w:r w:rsidRPr="00604C42">
        <w:t xml:space="preserve">Attempt to reproduce the first meta-analysis </w:t>
      </w:r>
    </w:p>
    <w:p w14:paraId="67D60F6E" w14:textId="244A7C6B" w:rsidR="00221BC9" w:rsidRPr="00604C42" w:rsidRDefault="008400B5" w:rsidP="008400B5">
      <w:r w:rsidRPr="00604C42">
        <w:t xml:space="preserve">Zhao et al. (2023) presented the results of multiple meta-analyses, associated sensitivity analyses, and subgroup analyses. Here, I attempt to reproduce and verify the result of the first </w:t>
      </w:r>
      <w:r w:rsidR="00221BC9" w:rsidRPr="00604C42">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Pr="00604C42" w:rsidRDefault="00221BC9" w:rsidP="00221BC9">
      <w:r w:rsidRPr="00604C42">
        <w:t xml:space="preserve">Under the subheading “Effect of ACT on depression”, Zhao et al. (2023, p. 6) reported that </w:t>
      </w:r>
      <w:r w:rsidRPr="00604C42">
        <w:rPr>
          <w:i/>
          <w:iCs/>
        </w:rPr>
        <w:t xml:space="preserve">“Eleven studies reported the effect of ACT on depression levels in 887 patients with depressive </w:t>
      </w:r>
      <w:r w:rsidRPr="00604C42">
        <w:rPr>
          <w:i/>
          <w:iCs/>
        </w:rPr>
        <w:t>disorders. There was statistically significant</w:t>
      </w:r>
      <w:r w:rsidRPr="00604C42">
        <w:t xml:space="preserve"> </w:t>
      </w:r>
      <w:r w:rsidR="00E846B8" w:rsidRPr="00604C42">
        <w:rPr>
          <w:i/>
          <w:iCs/>
        </w:rPr>
        <w:t>heterogeneity among the studies (</w:t>
      </w:r>
      <w:r w:rsidR="00757AE0" w:rsidRPr="00604C42">
        <w:rPr>
          <w:i/>
          <w:iCs/>
        </w:rPr>
        <w:t>p</w:t>
      </w:r>
      <w:r w:rsidR="00E846B8" w:rsidRPr="00604C42">
        <w:rPr>
          <w:i/>
          <w:iCs/>
        </w:rPr>
        <w:t xml:space="preserve"> &lt; 0.00001; I</w:t>
      </w:r>
      <w:r w:rsidR="00E846B8" w:rsidRPr="00604C42">
        <w:rPr>
          <w:i/>
          <w:iCs/>
          <w:vertAlign w:val="superscript"/>
        </w:rPr>
        <w:t>2</w:t>
      </w:r>
      <w:r w:rsidR="00E846B8" w:rsidRPr="00604C42">
        <w:rPr>
          <w:i/>
          <w:iCs/>
        </w:rPr>
        <w:t>= 93%), therefore, the random effects model was used to conduct meta-analysis. There was significant treatment effect from ACT in comparison to other treatments, as shown in the forest plot in Fig. 4.”</w:t>
      </w:r>
      <w:r w:rsidR="00E846B8" w:rsidRPr="00604C42">
        <w:t xml:space="preserve"> However, Figure 4 does not actually present the results from this meta-analysis but rather, as its title states, “Effect of ACT on depression in patients with depressive disorders after sensitivity analysis”. Zhao et al. (2023) excluded A-Tjak et al. </w:t>
      </w:r>
      <w:r w:rsidR="00E846B8" w:rsidRPr="00604C42">
        <w:fldChar w:fldCharType="begin"/>
      </w:r>
      <w:r w:rsidR="001507C8" w:rsidRPr="00604C42">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rsidRPr="00604C42">
        <w:fldChar w:fldCharType="separate"/>
      </w:r>
      <w:r w:rsidR="001507C8" w:rsidRPr="00604C42">
        <w:t>(2018)</w:t>
      </w:r>
      <w:r w:rsidR="00E846B8" w:rsidRPr="00604C42">
        <w:fldChar w:fldCharType="end"/>
      </w:r>
      <w:r w:rsidR="00E846B8" w:rsidRPr="00604C42">
        <w:t xml:space="preserve"> from the meta analysis, although they did not state their rationale for doing so. </w:t>
      </w:r>
    </w:p>
    <w:p w14:paraId="1501122E" w14:textId="440F17FA" w:rsidR="00E846B8" w:rsidRPr="00604C42" w:rsidRDefault="00E846B8" w:rsidP="004715CB">
      <w:r w:rsidRPr="00604C42">
        <w:t xml:space="preserve">In order to attempt to reproduce the results of the meta-analysis, I first extracted the summary statistics (M, SD, and N for both intervention and </w:t>
      </w:r>
      <w:r w:rsidRPr="00604C42">
        <w:lastRenderedPageBreak/>
        <w:t xml:space="preserve">control groups) from Figure 4. Standardized Mean Difference effect sizes were then recalculated using the metafor package’s </w:t>
      </w:r>
      <w:r w:rsidRPr="00604C42">
        <w:fldChar w:fldCharType="begin"/>
      </w:r>
      <w:r w:rsidRPr="00604C42">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604C42">
        <w:rPr>
          <w:rFonts w:ascii="Cambria" w:hAnsi="Cambria" w:cs="Cambria"/>
        </w:rPr>
        <w:instrText>×</w:instrText>
      </w:r>
      <w:r w:rsidRPr="00604C42">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rsidRPr="00604C42">
        <w:fldChar w:fldCharType="separate"/>
      </w:r>
      <w:r w:rsidRPr="00604C42">
        <w:t>(Viechtbauer, 2010)</w:t>
      </w:r>
      <w:r w:rsidRPr="00604C42">
        <w:fldChar w:fldCharType="end"/>
      </w:r>
      <w:r w:rsidRPr="00604C42">
        <w:t xml:space="preserve"> escalc function. A random effects meta-analysis model was then fit using metafor’s rma function using the DerSimonian-Laird estimator, on the basis that Zhao et al. (2023) fit their analyses in Revman </w:t>
      </w:r>
      <w:r w:rsidRPr="00604C42">
        <w:fldChar w:fldCharType="begin"/>
      </w:r>
      <w:r w:rsidRPr="00604C42">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rsidRPr="00604C42">
        <w:fldChar w:fldCharType="separate"/>
      </w:r>
      <w:r w:rsidRPr="00604C42">
        <w:t>(The Cochrane Collaboration, n.d.)</w:t>
      </w:r>
      <w:r w:rsidRPr="00604C42">
        <w:fldChar w:fldCharType="end"/>
      </w:r>
      <w:r w:rsidRPr="00604C42">
        <w:t xml:space="preserve"> which uses that estimator by default.</w:t>
      </w:r>
      <w:r w:rsidR="00590BA0">
        <w:t xml:space="preserve"> All data and code for the verification can be found on the Open Science Framework (</w:t>
      </w:r>
      <w:hyperlink r:id="rId16" w:history="1">
        <w:r w:rsidR="00590BA0">
          <w:rPr>
            <w:rStyle w:val="Hyperlink"/>
          </w:rPr>
          <w:t>osf.io/jwcmu</w:t>
        </w:r>
      </w:hyperlink>
      <w:r w:rsidR="00590BA0">
        <w:t>).</w:t>
      </w:r>
    </w:p>
    <w:p w14:paraId="0E6A9349" w14:textId="77777777" w:rsidR="00003CE9" w:rsidRPr="00604C42" w:rsidRDefault="00003CE9" w:rsidP="00003CE9">
      <w:r w:rsidRPr="00604C42">
        <w:t>Although Zhao et al. (2023) did not state their specific rationale for excluding A-Tjak et al. (2018) from their meta-analysis, it was nonetheless possible to check whether I arrived at a similar conclusion. Using metafor’s influence function to detect effect sizes with undue influence on the results (i.e., outliers) flagged A-Tjak et al. (2018) as the only likely outlier (see Table 1)</w:t>
      </w:r>
      <w:r w:rsidRPr="00CF7AC4">
        <w:rPr>
          <w:rStyle w:val="FootnoteReference"/>
        </w:rPr>
        <w:footnoteReference w:id="1"/>
      </w:r>
      <w:r w:rsidRPr="00604C42">
        <w:t>. Broadly speaking, this analytic choice (although its specific method in the original publication remains indeterminable) could therefore be reproduced.</w:t>
      </w:r>
    </w:p>
    <w:p w14:paraId="29A11FD4" w14:textId="3882B1FE" w:rsidR="00003CE9" w:rsidRPr="00604C42" w:rsidRDefault="00003CE9" w:rsidP="00003CE9">
      <w:r w:rsidRPr="00604C42">
        <w:t>Next, I fit a meta-analytic model to the remaining 10 studies to try to reproduce the meta-analysis sensitivity analysis results reported in Zhao et al. (2023) Figure 4. For comparison, the original results reported by Zhao et al. (2023, Figure 4) were meta-effect size</w:t>
      </w:r>
      <w:r w:rsidR="000C151F" w:rsidRPr="00CF7AC4">
        <w:rPr>
          <w:rStyle w:val="FootnoteReference"/>
        </w:rPr>
        <w:footnoteReference w:id="2"/>
      </w:r>
      <w:r w:rsidRPr="00604C42">
        <w:t xml:space="preserve">: Hedges’ </w:t>
      </w:r>
      <w:r w:rsidRPr="00604C42">
        <w:rPr>
          <w:i/>
          <w:iCs/>
        </w:rPr>
        <w:t>g</w:t>
      </w:r>
      <w:r w:rsidRPr="00604C42">
        <w:t xml:space="preserve"> = -1.05, 95% [-1.44, -0.66], </w:t>
      </w:r>
      <w:r w:rsidRPr="00604C42">
        <w:rPr>
          <w:i/>
          <w:iCs/>
        </w:rPr>
        <w:t>p</w:t>
      </w:r>
      <w:r w:rsidRPr="00604C42">
        <w:t xml:space="preserve"> &lt; .00001. Heterogeneity: </w:t>
      </w:r>
      <w:r w:rsidRPr="00604C42">
        <w:rPr>
          <w:rFonts w:ascii="Cambria Math" w:hAnsi="Cambria Math" w:cs="Cambria Math"/>
        </w:rPr>
        <w:t>𝜏</w:t>
      </w:r>
      <w:r w:rsidRPr="00604C42">
        <w:rPr>
          <w:vertAlign w:val="superscript"/>
        </w:rPr>
        <w:t>2</w:t>
      </w:r>
      <w:r w:rsidRPr="00604C42">
        <w:t xml:space="preserve"> = 0.31, </w:t>
      </w:r>
      <w:r w:rsidRPr="00604C42">
        <w:rPr>
          <w:i/>
          <w:iCs/>
        </w:rPr>
        <w:t>I</w:t>
      </w:r>
      <w:r w:rsidRPr="00604C42">
        <w:rPr>
          <w:vertAlign w:val="superscript"/>
        </w:rPr>
        <w:t>2</w:t>
      </w:r>
      <w:r w:rsidRPr="00604C42">
        <w:t xml:space="preserve"> = 84%. The results of the verification analysis were almost identical: Hedges’ </w:t>
      </w:r>
      <w:r w:rsidRPr="00604C42">
        <w:rPr>
          <w:i/>
          <w:iCs/>
        </w:rPr>
        <w:t>g</w:t>
      </w:r>
      <w:r w:rsidRPr="00604C42">
        <w:t xml:space="preserve"> = -1.05, 95% [-1.44, -0.66], </w:t>
      </w:r>
      <w:r w:rsidRPr="00604C42">
        <w:rPr>
          <w:i/>
          <w:iCs/>
        </w:rPr>
        <w:t>p</w:t>
      </w:r>
      <w:r w:rsidRPr="00604C42">
        <w:t xml:space="preserve"> &lt; .0001. Heterogeneity: </w:t>
      </w:r>
      <w:r w:rsidRPr="00604C42">
        <w:rPr>
          <w:rFonts w:ascii="Cambria Math" w:hAnsi="Cambria Math" w:cs="Cambria Math"/>
        </w:rPr>
        <w:t>𝜏</w:t>
      </w:r>
      <w:r w:rsidRPr="00604C42">
        <w:rPr>
          <w:vertAlign w:val="superscript"/>
        </w:rPr>
        <w:t>2</w:t>
      </w:r>
      <w:r w:rsidRPr="00604C42">
        <w:t xml:space="preserve"> = 0.32, </w:t>
      </w:r>
      <w:r w:rsidRPr="00604C42">
        <w:rPr>
          <w:i/>
          <w:iCs/>
        </w:rPr>
        <w:t>I</w:t>
      </w:r>
      <w:r w:rsidRPr="00604C42">
        <w:rPr>
          <w:vertAlign w:val="superscript"/>
        </w:rPr>
        <w:t>2</w:t>
      </w:r>
      <w:r w:rsidRPr="00604C42">
        <w:t xml:space="preserve"> = 84%. That is, there was a .01 discrepancy between the original </w:t>
      </w:r>
      <w:r w:rsidRPr="00604C42">
        <w:rPr>
          <w:rFonts w:ascii="Cambria Math" w:hAnsi="Cambria Math" w:cs="Cambria Math"/>
        </w:rPr>
        <w:t>𝜏</w:t>
      </w:r>
      <w:r w:rsidRPr="00604C42">
        <w:rPr>
          <w:vertAlign w:val="superscript"/>
        </w:rPr>
        <w:t xml:space="preserve">2 </w:t>
      </w:r>
      <w:r w:rsidRPr="00604C42">
        <w:t>and the recalculated result. These results were therefore substantively verified with discrepancies within what could be accounted for by rounding differences.</w:t>
      </w:r>
    </w:p>
    <w:p w14:paraId="374150BF" w14:textId="3F724D9A" w:rsidR="00DC34F4" w:rsidRPr="00604C42" w:rsidRDefault="00DC34F4" w:rsidP="00DC34F4">
      <w:pPr>
        <w:pStyle w:val="Heading1"/>
      </w:pPr>
      <w:r w:rsidRPr="00604C42">
        <w:t xml:space="preserve">Attempt to reproduce the summary </w:t>
      </w:r>
      <w:r w:rsidR="00400606" w:rsidRPr="00604C42">
        <w:t>statistics</w:t>
      </w:r>
      <w:r w:rsidRPr="00604C42">
        <w:t xml:space="preserve"> </w:t>
      </w:r>
      <w:r w:rsidR="004F7B1F" w:rsidRPr="00604C42">
        <w:t xml:space="preserve">and effect sizes </w:t>
      </w:r>
      <w:r w:rsidRPr="00604C42">
        <w:t xml:space="preserve">employed in the meta-analysis </w:t>
      </w:r>
    </w:p>
    <w:p w14:paraId="5CCC691F" w14:textId="77777777" w:rsidR="00003CE9" w:rsidRPr="00604C42" w:rsidRDefault="00003CE9" w:rsidP="00003CE9">
      <w:r w:rsidRPr="00604C42">
        <w:t xml:space="preserve">Although the sensitivity analysis results reported in Figure 4 were substantively reproduced from the summary statistics reported in that figure, the validity of those results are </w:t>
      </w:r>
      <w:r w:rsidRPr="00604C42">
        <w:t>reliant on the summary statistics being accurately extracted from the original studies. Recent work has shown that this is frequently not the case (e.g., Maassen et al., 2020). I therefore attempted to extract the Mean, SD, and N for the ACT and control conditions at the post-intervention time point for each of the original studies.</w:t>
      </w:r>
    </w:p>
    <w:p w14:paraId="28E9A2C1" w14:textId="7AB41165" w:rsidR="00003CE9" w:rsidRPr="00604C42" w:rsidRDefault="00003CE9" w:rsidP="00003CE9">
      <w:r w:rsidRPr="00604C42">
        <w:t xml:space="preserve">Two articles with DOIs were only available in Chinese for a fee </w:t>
      </w:r>
      <w:r w:rsidR="0002323F" w:rsidRPr="00604C42">
        <w:fldChar w:fldCharType="begin"/>
      </w:r>
      <w:r w:rsidR="0002323F" w:rsidRPr="00604C42">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sidRPr="00604C42">
        <w:fldChar w:fldCharType="separate"/>
      </w:r>
      <w:r w:rsidR="0002323F" w:rsidRPr="00604C42">
        <w:t>(Chen et al., 2021; Situ, 2022)</w:t>
      </w:r>
      <w:r w:rsidR="0002323F" w:rsidRPr="00604C42">
        <w:fldChar w:fldCharType="end"/>
      </w:r>
      <w:r w:rsidR="0002323F" w:rsidRPr="00604C42">
        <w:t>c</w:t>
      </w:r>
      <w:r w:rsidRPr="00604C42">
        <w:t xml:space="preserve"> and were not accessed. One </w:t>
      </w:r>
      <w:r w:rsidR="00AE5013" w:rsidRPr="00604C42">
        <w:t>thesis</w:t>
      </w:r>
      <w:r w:rsidRPr="00604C42">
        <w:t xml:space="preserve"> </w:t>
      </w:r>
      <w:r w:rsidR="00AE5013" w:rsidRPr="00604C42">
        <w:fldChar w:fldCharType="begin"/>
      </w:r>
      <w:r w:rsidR="00AE5013" w:rsidRPr="00604C42">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sidRPr="00604C42">
        <w:fldChar w:fldCharType="separate"/>
      </w:r>
      <w:r w:rsidR="00AE5013" w:rsidRPr="00604C42">
        <w:t>(Ren, 2012)</w:t>
      </w:r>
      <w:r w:rsidR="00AE5013" w:rsidRPr="00604C42">
        <w:fldChar w:fldCharType="end"/>
      </w:r>
      <w:r w:rsidRPr="00604C42">
        <w:t xml:space="preserve"> did not have a DOI listed and could not be found via internet searches. </w:t>
      </w:r>
      <w:r w:rsidR="00962123" w:rsidRPr="00604C42">
        <w:t xml:space="preserve">It appears to be a thesis. Notably, Zhao et al. (2023) stated their search strategy as “Studies published in both English and Chinese in </w:t>
      </w:r>
      <w:r w:rsidR="008D7847" w:rsidRPr="00604C42">
        <w:t>peer reviewed</w:t>
      </w:r>
      <w:r w:rsidR="00962123" w:rsidRPr="00604C42">
        <w:t xml:space="preserve"> journals were searched. We also examined reference lists of appropriate articles in order to identify additional relevant studies.” (p. 2), however their PRISMA flow chart (p. 4) does not state that they included any unpublished studies from other sources. The </w:t>
      </w:r>
      <w:r w:rsidR="00384940" w:rsidRPr="00604C42">
        <w:t>provenance</w:t>
      </w:r>
      <w:r w:rsidR="00962123" w:rsidRPr="00604C42">
        <w:t xml:space="preserve"> of Ren (2012) is therefore unclear. In summary</w:t>
      </w:r>
      <w:r w:rsidRPr="00604C42">
        <w:t>, the reproducibility of 3 of the 11 studies’ effect sizes was indeterminable.</w:t>
      </w:r>
    </w:p>
    <w:p w14:paraId="28E73913" w14:textId="77777777" w:rsidR="00146854" w:rsidRDefault="00003CE9" w:rsidP="003E207A">
      <w:pPr>
        <w:sectPr w:rsidR="00146854" w:rsidSect="00146854">
          <w:type w:val="continuous"/>
          <w:pgSz w:w="11906" w:h="16838"/>
          <w:pgMar w:top="1440" w:right="1440" w:bottom="1440" w:left="1440" w:header="720" w:footer="720" w:gutter="0"/>
          <w:cols w:num="2" w:space="386"/>
          <w:titlePg/>
          <w15:footnoteColumns w:val="1"/>
        </w:sectPr>
      </w:pPr>
      <w:r w:rsidRPr="00604C42">
        <w:t>In 3 of the remaining 8 articles (37.5%), the summary statistics (M, SD, or N) reported in Zhao et al. (2023, Figure 4) did not match those re</w:t>
      </w:r>
      <w:r w:rsidR="001147D5" w:rsidRPr="00604C42">
        <w:t>-</w:t>
      </w:r>
      <w:r w:rsidRPr="00604C42">
        <w:t xml:space="preserve">extracted from the original studies. In two cases </w:t>
      </w:r>
      <w:r w:rsidRPr="00604C42">
        <w:fldChar w:fldCharType="begin"/>
      </w:r>
      <w:r w:rsidRPr="00604C42">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sidRPr="00604C42">
        <w:fldChar w:fldCharType="separate"/>
      </w:r>
      <w:r w:rsidRPr="00604C42">
        <w:t>(A-Tjak et al., 2018; Hayes et al., 2011)</w:t>
      </w:r>
      <w:r w:rsidRPr="00604C42">
        <w:fldChar w:fldCharType="end"/>
      </w:r>
      <w:r w:rsidRPr="00604C42">
        <w:t xml:space="preserve">, the original articles reported Standard Errors (SE) which were incorrectly employed as Standard Deviations (SD) by Zhao et al. (2023) as if they were Standard Deviations. This is a common and unfortunate issue in meta analyses </w:t>
      </w:r>
      <w:r w:rsidRPr="00604C42">
        <w:fldChar w:fldCharType="begin"/>
      </w:r>
      <w:r w:rsidRPr="00604C42">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604C42">
        <w:fldChar w:fldCharType="separate"/>
      </w:r>
      <w:r w:rsidRPr="00604C42">
        <w:t>(Kadlec et al., 2023)</w:t>
      </w:r>
      <w:r w:rsidRPr="00604C42">
        <w:fldChar w:fldCharType="end"/>
      </w:r>
      <w:r w:rsidRPr="00604C42">
        <w:t xml:space="preserve">, and is problematic as SEs are much smaller than SDs which inflates the calculated Standardized Mean Difference effect sizes. In the remaining case </w:t>
      </w:r>
      <w:r w:rsidRPr="00604C42">
        <w:fldChar w:fldCharType="begin"/>
      </w:r>
      <w:r w:rsidRPr="00604C42">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sidRPr="00604C42">
        <w:fldChar w:fldCharType="separate"/>
      </w:r>
      <w:r w:rsidRPr="00604C42">
        <w:t>(Zemestani &amp; Mozaffari, 2020)</w:t>
      </w:r>
      <w:r w:rsidRPr="00604C42">
        <w:fldChar w:fldCharType="end"/>
      </w:r>
      <w:r w:rsidRPr="00604C42">
        <w:t>, the sample sizes do not match those reported in the original publication. This also distorts SMD effect sizes, although in this case by a much smaller degree. In summary, only 5 of the 11 sets of summary statistics could be verified against the numbers reported in the original articles.</w:t>
      </w:r>
      <w:r w:rsidR="00EA6DC4" w:rsidRPr="00604C42">
        <w:t xml:space="preserve"> Both  Zhao et al.’s (2023) summary statistics and the re</w:t>
      </w:r>
      <w:r w:rsidR="001147D5" w:rsidRPr="00604C42">
        <w:t>-</w:t>
      </w:r>
      <w:r w:rsidR="00EA6DC4" w:rsidRPr="00604C42">
        <w:t>extracted summary statistics are reported in Table 2.</w:t>
      </w:r>
    </w:p>
    <w:p w14:paraId="59500B32" w14:textId="7A56FE73" w:rsidR="00E846B8" w:rsidRPr="00604C42" w:rsidRDefault="00E846B8" w:rsidP="003E207A"/>
    <w:p w14:paraId="6454C300" w14:textId="77777777" w:rsidR="00EE5FE1" w:rsidRPr="00604C42" w:rsidRDefault="00EE5FE1" w:rsidP="003E207A">
      <w:pPr>
        <w:ind w:firstLine="0"/>
        <w:sectPr w:rsidR="00EE5FE1" w:rsidRPr="00604C42" w:rsidSect="002C726E">
          <w:type w:val="continuous"/>
          <w:pgSz w:w="11906" w:h="16838"/>
          <w:pgMar w:top="1440" w:right="1440" w:bottom="1440" w:left="1440" w:header="720" w:footer="720" w:gutter="0"/>
          <w:cols w:space="386"/>
          <w:titlePg/>
          <w15:footnoteColumns w:val="1"/>
        </w:sectPr>
      </w:pPr>
    </w:p>
    <w:p w14:paraId="5C31C096" w14:textId="77777777" w:rsidR="005B22AE" w:rsidRPr="00604C42" w:rsidRDefault="005B22AE" w:rsidP="002C726E">
      <w:pPr>
        <w:ind w:firstLine="0"/>
        <w:sectPr w:rsidR="005B22AE" w:rsidRPr="00604C42" w:rsidSect="00EE5FE1">
          <w:type w:val="continuous"/>
          <w:pgSz w:w="11906" w:h="16838"/>
          <w:pgMar w:top="1440" w:right="1440" w:bottom="1440" w:left="1440" w:header="720" w:footer="720" w:gutter="0"/>
          <w:cols w:num="2" w:space="386"/>
          <w:titlePg/>
          <w15:footnoteColumns w:val="1"/>
        </w:sectPr>
      </w:pPr>
    </w:p>
    <w:p w14:paraId="3A4DAEC7" w14:textId="10489C7F" w:rsidR="00210400" w:rsidRPr="00604C42" w:rsidRDefault="00210400" w:rsidP="003E207A">
      <w:pPr>
        <w:ind w:firstLine="0"/>
        <w:sectPr w:rsidR="00210400" w:rsidRPr="00604C42" w:rsidSect="008D184A">
          <w:type w:val="continuous"/>
          <w:pgSz w:w="11906" w:h="16838"/>
          <w:pgMar w:top="1440" w:right="1440" w:bottom="1440" w:left="1440" w:header="720" w:footer="720" w:gutter="0"/>
          <w:cols w:num="2" w:space="386"/>
          <w:titlePg/>
          <w15:footnoteColumns w:val="1"/>
        </w:sectPr>
      </w:pPr>
    </w:p>
    <w:p w14:paraId="3FB3FB21" w14:textId="766C6BCC" w:rsidR="00210400" w:rsidRPr="00604C42" w:rsidRDefault="00210400" w:rsidP="00210400">
      <w:pPr>
        <w:ind w:firstLine="0"/>
        <w:rPr>
          <w:b/>
          <w:bCs/>
        </w:rPr>
      </w:pPr>
      <w:r w:rsidRPr="00604C42">
        <w:rPr>
          <w:b/>
          <w:bCs/>
        </w:rPr>
        <w:lastRenderedPageBreak/>
        <w:t xml:space="preserve">Table </w:t>
      </w:r>
      <w:r w:rsidR="00C603B7" w:rsidRPr="00604C42">
        <w:rPr>
          <w:b/>
          <w:bCs/>
        </w:rPr>
        <w:t>2</w:t>
      </w:r>
      <w:r w:rsidRPr="00604C42">
        <w:rPr>
          <w:b/>
          <w:bCs/>
        </w:rPr>
        <w:t xml:space="preserve">. </w:t>
      </w:r>
      <w:r w:rsidR="00061016" w:rsidRPr="00604C42">
        <w:rPr>
          <w:b/>
          <w:bCs/>
        </w:rPr>
        <w:t>Comparison of summary statistics reported in Zhao et al.’s (2023) forest plot (Figure 4) vs. (b) re</w:t>
      </w:r>
      <w:r w:rsidR="001147D5" w:rsidRPr="00604C42">
        <w:rPr>
          <w:b/>
          <w:bCs/>
        </w:rPr>
        <w:t>-</w:t>
      </w:r>
      <w:r w:rsidR="00061016" w:rsidRPr="00604C42">
        <w:rPr>
          <w:b/>
          <w:bCs/>
        </w:rPr>
        <w:t>extracted from the original articles.</w:t>
      </w:r>
    </w:p>
    <w:p w14:paraId="19DABD9A" w14:textId="77777777" w:rsidR="00327370" w:rsidRPr="00604C42" w:rsidRDefault="00327370" w:rsidP="00210400">
      <w:pPr>
        <w:ind w:firstLine="0"/>
        <w:rPr>
          <w:b/>
          <w:bC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604C42" w14:paraId="3FAF63C6" w14:textId="77777777" w:rsidTr="001147D5">
        <w:trPr>
          <w:trHeight w:val="281"/>
          <w:jc w:val="center"/>
        </w:trPr>
        <w:tc>
          <w:tcPr>
            <w:tcW w:w="2160" w:type="dxa"/>
            <w:tcBorders>
              <w:bottom w:val="nil"/>
            </w:tcBorders>
            <w:noWrap/>
            <w:vAlign w:val="center"/>
          </w:tcPr>
          <w:p w14:paraId="0E690B00" w14:textId="77777777" w:rsidR="00181C50" w:rsidRPr="00604C42"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604C42"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604C42" w:rsidRDefault="00181C50" w:rsidP="00562129">
            <w:pPr>
              <w:ind w:firstLine="0"/>
              <w:jc w:val="center"/>
              <w:rPr>
                <w:b/>
                <w:bCs/>
                <w:sz w:val="16"/>
                <w:szCs w:val="16"/>
              </w:rPr>
            </w:pPr>
            <w:r w:rsidRPr="00604C42">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604C42" w:rsidRDefault="00181C50" w:rsidP="00562129">
            <w:pPr>
              <w:ind w:firstLine="0"/>
              <w:jc w:val="center"/>
              <w:rPr>
                <w:b/>
                <w:bCs/>
                <w:sz w:val="16"/>
                <w:szCs w:val="16"/>
              </w:rPr>
            </w:pPr>
            <w:r w:rsidRPr="00604C42">
              <w:rPr>
                <w:b/>
                <w:bCs/>
                <w:sz w:val="16"/>
                <w:szCs w:val="16"/>
              </w:rPr>
              <w:t>Control condition</w:t>
            </w:r>
          </w:p>
        </w:tc>
        <w:tc>
          <w:tcPr>
            <w:tcW w:w="1383" w:type="dxa"/>
            <w:tcBorders>
              <w:bottom w:val="nil"/>
            </w:tcBorders>
            <w:noWrap/>
            <w:vAlign w:val="center"/>
          </w:tcPr>
          <w:p w14:paraId="60769141" w14:textId="77777777" w:rsidR="00181C50" w:rsidRPr="00604C42" w:rsidRDefault="00181C50" w:rsidP="00562129">
            <w:pPr>
              <w:ind w:firstLine="0"/>
              <w:jc w:val="center"/>
              <w:rPr>
                <w:b/>
                <w:bCs/>
                <w:sz w:val="16"/>
                <w:szCs w:val="16"/>
              </w:rPr>
            </w:pPr>
          </w:p>
        </w:tc>
      </w:tr>
      <w:tr w:rsidR="00181C50" w:rsidRPr="00604C42"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604C42" w:rsidRDefault="00210400" w:rsidP="00562129">
            <w:pPr>
              <w:ind w:firstLine="0"/>
              <w:jc w:val="left"/>
              <w:rPr>
                <w:b/>
                <w:bCs/>
                <w:sz w:val="16"/>
                <w:szCs w:val="16"/>
              </w:rPr>
            </w:pPr>
            <w:r w:rsidRPr="00604C42">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604C42" w:rsidRDefault="00210400" w:rsidP="007C6EB9">
            <w:pPr>
              <w:ind w:firstLine="0"/>
              <w:jc w:val="left"/>
              <w:rPr>
                <w:b/>
                <w:bCs/>
                <w:sz w:val="16"/>
                <w:szCs w:val="16"/>
              </w:rPr>
            </w:pPr>
            <w:r w:rsidRPr="00604C42">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604C42" w:rsidRDefault="00210400" w:rsidP="00562129">
            <w:pPr>
              <w:ind w:firstLine="0"/>
              <w:jc w:val="center"/>
              <w:rPr>
                <w:b/>
                <w:bCs/>
                <w:sz w:val="16"/>
                <w:szCs w:val="16"/>
              </w:rPr>
            </w:pPr>
            <w:r w:rsidRPr="00604C42">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604C42" w:rsidRDefault="00210400" w:rsidP="00562129">
            <w:pPr>
              <w:ind w:firstLine="0"/>
              <w:jc w:val="center"/>
              <w:rPr>
                <w:b/>
                <w:bCs/>
                <w:sz w:val="16"/>
                <w:szCs w:val="16"/>
              </w:rPr>
            </w:pPr>
            <w:r w:rsidRPr="00604C42">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604C42" w:rsidRDefault="00210400" w:rsidP="00562129">
            <w:pPr>
              <w:ind w:firstLine="0"/>
              <w:jc w:val="center"/>
              <w:rPr>
                <w:b/>
                <w:bCs/>
                <w:sz w:val="16"/>
                <w:szCs w:val="16"/>
              </w:rPr>
            </w:pPr>
            <w:r w:rsidRPr="00604C42">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604C42" w:rsidRDefault="00210400" w:rsidP="00562129">
            <w:pPr>
              <w:ind w:firstLine="0"/>
              <w:jc w:val="center"/>
              <w:rPr>
                <w:b/>
                <w:bCs/>
                <w:sz w:val="16"/>
                <w:szCs w:val="16"/>
              </w:rPr>
            </w:pPr>
            <w:r w:rsidRPr="00604C42">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604C42" w:rsidRDefault="00210400" w:rsidP="00562129">
            <w:pPr>
              <w:ind w:firstLine="0"/>
              <w:jc w:val="center"/>
              <w:rPr>
                <w:b/>
                <w:bCs/>
                <w:sz w:val="16"/>
                <w:szCs w:val="16"/>
              </w:rPr>
            </w:pPr>
            <w:r w:rsidRPr="00604C42">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604C42" w:rsidRDefault="00210400" w:rsidP="00562129">
            <w:pPr>
              <w:ind w:firstLine="0"/>
              <w:jc w:val="center"/>
              <w:rPr>
                <w:b/>
                <w:bCs/>
                <w:sz w:val="16"/>
                <w:szCs w:val="16"/>
              </w:rPr>
            </w:pPr>
            <w:r w:rsidRPr="00604C42">
              <w:rPr>
                <w:b/>
                <w:bCs/>
                <w:sz w:val="16"/>
                <w:szCs w:val="16"/>
              </w:rPr>
              <w:t>N</w:t>
            </w:r>
          </w:p>
        </w:tc>
        <w:tc>
          <w:tcPr>
            <w:tcW w:w="1383" w:type="dxa"/>
            <w:tcBorders>
              <w:top w:val="nil"/>
              <w:bottom w:val="single" w:sz="4" w:space="0" w:color="auto"/>
            </w:tcBorders>
            <w:noWrap/>
            <w:vAlign w:val="center"/>
            <w:hideMark/>
          </w:tcPr>
          <w:p w14:paraId="336DA8C6" w14:textId="77777777" w:rsidR="00210400" w:rsidRPr="00604C42" w:rsidRDefault="00210400" w:rsidP="00562129">
            <w:pPr>
              <w:ind w:firstLine="0"/>
              <w:jc w:val="center"/>
              <w:rPr>
                <w:b/>
                <w:bCs/>
                <w:sz w:val="16"/>
                <w:szCs w:val="16"/>
              </w:rPr>
            </w:pPr>
            <w:r w:rsidRPr="00604C42">
              <w:rPr>
                <w:b/>
                <w:bCs/>
                <w:sz w:val="16"/>
                <w:szCs w:val="16"/>
              </w:rPr>
              <w:t>Comparison</w:t>
            </w:r>
          </w:p>
        </w:tc>
      </w:tr>
      <w:tr w:rsidR="00181C50" w:rsidRPr="00604C42"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604C42" w:rsidRDefault="00210400" w:rsidP="00562129">
            <w:pPr>
              <w:ind w:firstLine="0"/>
              <w:jc w:val="left"/>
              <w:rPr>
                <w:sz w:val="16"/>
                <w:szCs w:val="16"/>
              </w:rPr>
            </w:pPr>
            <w:r w:rsidRPr="00604C42">
              <w:rPr>
                <w:sz w:val="16"/>
                <w:szCs w:val="16"/>
              </w:rPr>
              <w:t>Wendy T. M. Pots 2016</w:t>
            </w:r>
          </w:p>
        </w:tc>
        <w:tc>
          <w:tcPr>
            <w:tcW w:w="1214" w:type="dxa"/>
            <w:tcBorders>
              <w:top w:val="single" w:sz="4" w:space="0" w:color="auto"/>
            </w:tcBorders>
            <w:noWrap/>
            <w:vAlign w:val="center"/>
            <w:hideMark/>
          </w:tcPr>
          <w:p w14:paraId="07EA7FA0" w14:textId="0425B712" w:rsidR="00210400" w:rsidRPr="00604C42" w:rsidRDefault="00210400" w:rsidP="00562129">
            <w:pPr>
              <w:ind w:firstLine="0"/>
              <w:jc w:val="left"/>
              <w:rPr>
                <w:sz w:val="16"/>
                <w:szCs w:val="16"/>
              </w:rPr>
            </w:pPr>
            <w:r w:rsidRPr="00604C42">
              <w:rPr>
                <w:sz w:val="16"/>
                <w:szCs w:val="16"/>
              </w:rPr>
              <w:t>Zhao et al.</w:t>
            </w:r>
          </w:p>
        </w:tc>
        <w:tc>
          <w:tcPr>
            <w:tcW w:w="636" w:type="dxa"/>
            <w:tcBorders>
              <w:top w:val="single" w:sz="4" w:space="0" w:color="auto"/>
            </w:tcBorders>
            <w:noWrap/>
            <w:vAlign w:val="center"/>
            <w:hideMark/>
          </w:tcPr>
          <w:p w14:paraId="4A2EDAA4" w14:textId="77777777" w:rsidR="00210400" w:rsidRPr="00604C42" w:rsidRDefault="00210400" w:rsidP="00562129">
            <w:pPr>
              <w:tabs>
                <w:tab w:val="decimal" w:pos="162"/>
              </w:tabs>
              <w:ind w:firstLine="0"/>
              <w:jc w:val="center"/>
              <w:rPr>
                <w:sz w:val="16"/>
                <w:szCs w:val="16"/>
              </w:rPr>
            </w:pPr>
            <w:r w:rsidRPr="00604C42">
              <w:rPr>
                <w:sz w:val="16"/>
                <w:szCs w:val="16"/>
              </w:rPr>
              <w:t>14.68</w:t>
            </w:r>
          </w:p>
        </w:tc>
        <w:tc>
          <w:tcPr>
            <w:tcW w:w="636" w:type="dxa"/>
            <w:tcBorders>
              <w:top w:val="single" w:sz="4" w:space="0" w:color="auto"/>
            </w:tcBorders>
            <w:noWrap/>
            <w:vAlign w:val="center"/>
            <w:hideMark/>
          </w:tcPr>
          <w:p w14:paraId="0286A44B" w14:textId="77777777" w:rsidR="00210400" w:rsidRPr="00604C42" w:rsidRDefault="00210400" w:rsidP="00562129">
            <w:pPr>
              <w:tabs>
                <w:tab w:val="decimal" w:pos="154"/>
              </w:tabs>
              <w:ind w:firstLine="0"/>
              <w:jc w:val="center"/>
              <w:rPr>
                <w:sz w:val="16"/>
                <w:szCs w:val="16"/>
              </w:rPr>
            </w:pPr>
            <w:r w:rsidRPr="00604C42">
              <w:rPr>
                <w:sz w:val="16"/>
                <w:szCs w:val="16"/>
              </w:rPr>
              <w:t>8.05</w:t>
            </w:r>
          </w:p>
        </w:tc>
        <w:tc>
          <w:tcPr>
            <w:tcW w:w="454" w:type="dxa"/>
            <w:tcBorders>
              <w:top w:val="single" w:sz="4" w:space="0" w:color="auto"/>
            </w:tcBorders>
            <w:noWrap/>
            <w:vAlign w:val="center"/>
            <w:hideMark/>
          </w:tcPr>
          <w:p w14:paraId="02597524" w14:textId="77777777" w:rsidR="00210400" w:rsidRPr="00604C42" w:rsidRDefault="00210400" w:rsidP="00562129">
            <w:pPr>
              <w:ind w:firstLine="0"/>
              <w:jc w:val="center"/>
              <w:rPr>
                <w:sz w:val="16"/>
                <w:szCs w:val="16"/>
              </w:rPr>
            </w:pPr>
            <w:r w:rsidRPr="00604C42">
              <w:rPr>
                <w:sz w:val="16"/>
                <w:szCs w:val="16"/>
              </w:rPr>
              <w:t>71</w:t>
            </w:r>
          </w:p>
        </w:tc>
        <w:tc>
          <w:tcPr>
            <w:tcW w:w="636" w:type="dxa"/>
            <w:tcBorders>
              <w:top w:val="single" w:sz="4" w:space="0" w:color="auto"/>
            </w:tcBorders>
            <w:noWrap/>
            <w:vAlign w:val="center"/>
            <w:hideMark/>
          </w:tcPr>
          <w:p w14:paraId="3CEF99C8" w14:textId="77777777" w:rsidR="00210400" w:rsidRPr="00604C42" w:rsidRDefault="00210400" w:rsidP="00562129">
            <w:pPr>
              <w:tabs>
                <w:tab w:val="decimal" w:pos="164"/>
              </w:tabs>
              <w:ind w:firstLine="0"/>
              <w:jc w:val="center"/>
              <w:rPr>
                <w:sz w:val="16"/>
                <w:szCs w:val="16"/>
              </w:rPr>
            </w:pPr>
            <w:r w:rsidRPr="00604C42">
              <w:rPr>
                <w:sz w:val="16"/>
                <w:szCs w:val="16"/>
              </w:rPr>
              <w:t>19.34</w:t>
            </w:r>
          </w:p>
        </w:tc>
        <w:tc>
          <w:tcPr>
            <w:tcW w:w="623" w:type="dxa"/>
            <w:tcBorders>
              <w:top w:val="single" w:sz="4" w:space="0" w:color="auto"/>
            </w:tcBorders>
            <w:noWrap/>
            <w:vAlign w:val="center"/>
            <w:hideMark/>
          </w:tcPr>
          <w:p w14:paraId="4EEB64DE" w14:textId="77777777" w:rsidR="00210400" w:rsidRPr="00604C42" w:rsidRDefault="00210400" w:rsidP="00562129">
            <w:pPr>
              <w:tabs>
                <w:tab w:val="decimal" w:pos="157"/>
              </w:tabs>
              <w:ind w:firstLine="0"/>
              <w:jc w:val="center"/>
              <w:rPr>
                <w:sz w:val="16"/>
                <w:szCs w:val="16"/>
              </w:rPr>
            </w:pPr>
            <w:r w:rsidRPr="00604C42">
              <w:rPr>
                <w:sz w:val="16"/>
                <w:szCs w:val="16"/>
              </w:rPr>
              <w:t>8.55</w:t>
            </w:r>
          </w:p>
        </w:tc>
        <w:tc>
          <w:tcPr>
            <w:tcW w:w="379" w:type="dxa"/>
            <w:tcBorders>
              <w:top w:val="single" w:sz="4" w:space="0" w:color="auto"/>
            </w:tcBorders>
            <w:noWrap/>
            <w:vAlign w:val="center"/>
            <w:hideMark/>
          </w:tcPr>
          <w:p w14:paraId="37897B54" w14:textId="77777777" w:rsidR="00210400" w:rsidRPr="00604C42" w:rsidRDefault="00210400" w:rsidP="00562129">
            <w:pPr>
              <w:ind w:firstLine="0"/>
              <w:jc w:val="center"/>
              <w:rPr>
                <w:sz w:val="16"/>
                <w:szCs w:val="16"/>
              </w:rPr>
            </w:pPr>
            <w:r w:rsidRPr="00604C42">
              <w:rPr>
                <w:sz w:val="16"/>
                <w:szCs w:val="16"/>
              </w:rPr>
              <w:t>78</w:t>
            </w:r>
          </w:p>
        </w:tc>
        <w:tc>
          <w:tcPr>
            <w:tcW w:w="1383" w:type="dxa"/>
            <w:tcBorders>
              <w:top w:val="single" w:sz="4" w:space="0" w:color="auto"/>
            </w:tcBorders>
            <w:noWrap/>
            <w:vAlign w:val="center"/>
            <w:hideMark/>
          </w:tcPr>
          <w:p w14:paraId="304D27D3"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6F11915B" w14:textId="77777777" w:rsidTr="001147D5">
        <w:trPr>
          <w:trHeight w:val="281"/>
          <w:jc w:val="center"/>
        </w:trPr>
        <w:tc>
          <w:tcPr>
            <w:tcW w:w="2160" w:type="dxa"/>
            <w:noWrap/>
            <w:vAlign w:val="center"/>
            <w:hideMark/>
          </w:tcPr>
          <w:p w14:paraId="0B8217F9" w14:textId="77777777" w:rsidR="00210400" w:rsidRPr="00604C42" w:rsidRDefault="00210400" w:rsidP="00562129">
            <w:pPr>
              <w:ind w:firstLine="0"/>
              <w:jc w:val="left"/>
              <w:rPr>
                <w:sz w:val="16"/>
                <w:szCs w:val="16"/>
              </w:rPr>
            </w:pPr>
          </w:p>
        </w:tc>
        <w:tc>
          <w:tcPr>
            <w:tcW w:w="1214" w:type="dxa"/>
            <w:noWrap/>
            <w:vAlign w:val="center"/>
            <w:hideMark/>
          </w:tcPr>
          <w:p w14:paraId="18DE574B" w14:textId="3870723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24C795B0" w14:textId="77777777" w:rsidR="00210400" w:rsidRPr="00604C42" w:rsidRDefault="00210400" w:rsidP="00562129">
            <w:pPr>
              <w:tabs>
                <w:tab w:val="decimal" w:pos="162"/>
              </w:tabs>
              <w:ind w:firstLine="0"/>
              <w:jc w:val="center"/>
              <w:rPr>
                <w:sz w:val="16"/>
                <w:szCs w:val="16"/>
              </w:rPr>
            </w:pPr>
            <w:r w:rsidRPr="00604C42">
              <w:rPr>
                <w:sz w:val="16"/>
                <w:szCs w:val="16"/>
              </w:rPr>
              <w:t>14.68</w:t>
            </w:r>
          </w:p>
        </w:tc>
        <w:tc>
          <w:tcPr>
            <w:tcW w:w="636" w:type="dxa"/>
            <w:noWrap/>
            <w:vAlign w:val="center"/>
            <w:hideMark/>
          </w:tcPr>
          <w:p w14:paraId="17C658AE" w14:textId="77777777" w:rsidR="00210400" w:rsidRPr="00604C42" w:rsidRDefault="00210400" w:rsidP="00562129">
            <w:pPr>
              <w:tabs>
                <w:tab w:val="decimal" w:pos="154"/>
              </w:tabs>
              <w:ind w:firstLine="0"/>
              <w:jc w:val="center"/>
              <w:rPr>
                <w:sz w:val="16"/>
                <w:szCs w:val="16"/>
              </w:rPr>
            </w:pPr>
            <w:r w:rsidRPr="00604C42">
              <w:rPr>
                <w:sz w:val="16"/>
                <w:szCs w:val="16"/>
              </w:rPr>
              <w:t>8.05</w:t>
            </w:r>
          </w:p>
        </w:tc>
        <w:tc>
          <w:tcPr>
            <w:tcW w:w="454" w:type="dxa"/>
            <w:noWrap/>
            <w:vAlign w:val="center"/>
            <w:hideMark/>
          </w:tcPr>
          <w:p w14:paraId="2F44D996" w14:textId="77777777" w:rsidR="00210400" w:rsidRPr="00604C42" w:rsidRDefault="00210400" w:rsidP="00562129">
            <w:pPr>
              <w:ind w:firstLine="0"/>
              <w:jc w:val="center"/>
              <w:rPr>
                <w:sz w:val="16"/>
                <w:szCs w:val="16"/>
              </w:rPr>
            </w:pPr>
            <w:r w:rsidRPr="00604C42">
              <w:rPr>
                <w:sz w:val="16"/>
                <w:szCs w:val="16"/>
              </w:rPr>
              <w:t>71</w:t>
            </w:r>
          </w:p>
        </w:tc>
        <w:tc>
          <w:tcPr>
            <w:tcW w:w="636" w:type="dxa"/>
            <w:noWrap/>
            <w:vAlign w:val="center"/>
            <w:hideMark/>
          </w:tcPr>
          <w:p w14:paraId="7F5C292E" w14:textId="77777777" w:rsidR="00210400" w:rsidRPr="00604C42" w:rsidRDefault="00210400" w:rsidP="00562129">
            <w:pPr>
              <w:tabs>
                <w:tab w:val="decimal" w:pos="164"/>
              </w:tabs>
              <w:ind w:firstLine="0"/>
              <w:jc w:val="center"/>
              <w:rPr>
                <w:sz w:val="16"/>
                <w:szCs w:val="16"/>
              </w:rPr>
            </w:pPr>
            <w:r w:rsidRPr="00604C42">
              <w:rPr>
                <w:sz w:val="16"/>
                <w:szCs w:val="16"/>
              </w:rPr>
              <w:t>19.34</w:t>
            </w:r>
          </w:p>
        </w:tc>
        <w:tc>
          <w:tcPr>
            <w:tcW w:w="623" w:type="dxa"/>
            <w:noWrap/>
            <w:vAlign w:val="center"/>
            <w:hideMark/>
          </w:tcPr>
          <w:p w14:paraId="0DA4B3D0" w14:textId="77777777" w:rsidR="00210400" w:rsidRPr="00604C42" w:rsidRDefault="00210400" w:rsidP="00562129">
            <w:pPr>
              <w:tabs>
                <w:tab w:val="decimal" w:pos="157"/>
              </w:tabs>
              <w:ind w:firstLine="0"/>
              <w:jc w:val="center"/>
              <w:rPr>
                <w:sz w:val="16"/>
                <w:szCs w:val="16"/>
              </w:rPr>
            </w:pPr>
            <w:r w:rsidRPr="00604C42">
              <w:rPr>
                <w:sz w:val="16"/>
                <w:szCs w:val="16"/>
              </w:rPr>
              <w:t>8.55</w:t>
            </w:r>
          </w:p>
        </w:tc>
        <w:tc>
          <w:tcPr>
            <w:tcW w:w="379" w:type="dxa"/>
            <w:noWrap/>
            <w:vAlign w:val="center"/>
            <w:hideMark/>
          </w:tcPr>
          <w:p w14:paraId="0292EDD6" w14:textId="77777777" w:rsidR="00210400" w:rsidRPr="00604C42" w:rsidRDefault="00210400" w:rsidP="00562129">
            <w:pPr>
              <w:ind w:firstLine="0"/>
              <w:jc w:val="center"/>
              <w:rPr>
                <w:sz w:val="16"/>
                <w:szCs w:val="16"/>
              </w:rPr>
            </w:pPr>
            <w:r w:rsidRPr="00604C42">
              <w:rPr>
                <w:sz w:val="16"/>
                <w:szCs w:val="16"/>
              </w:rPr>
              <w:t>78</w:t>
            </w:r>
          </w:p>
        </w:tc>
        <w:tc>
          <w:tcPr>
            <w:tcW w:w="1383" w:type="dxa"/>
            <w:noWrap/>
            <w:vAlign w:val="center"/>
            <w:hideMark/>
          </w:tcPr>
          <w:p w14:paraId="59BAD1DB" w14:textId="77777777" w:rsidR="00210400" w:rsidRPr="00604C42" w:rsidRDefault="00210400" w:rsidP="00562129">
            <w:pPr>
              <w:ind w:firstLine="0"/>
              <w:jc w:val="center"/>
              <w:rPr>
                <w:sz w:val="16"/>
                <w:szCs w:val="16"/>
              </w:rPr>
            </w:pPr>
          </w:p>
        </w:tc>
      </w:tr>
      <w:tr w:rsidR="00181C50" w:rsidRPr="00604C42" w14:paraId="2ABEC5F1" w14:textId="77777777" w:rsidTr="001147D5">
        <w:trPr>
          <w:trHeight w:val="281"/>
          <w:jc w:val="center"/>
        </w:trPr>
        <w:tc>
          <w:tcPr>
            <w:tcW w:w="2160" w:type="dxa"/>
            <w:noWrap/>
            <w:vAlign w:val="center"/>
            <w:hideMark/>
          </w:tcPr>
          <w:p w14:paraId="100235E4" w14:textId="77777777" w:rsidR="00210400" w:rsidRPr="00604C42" w:rsidRDefault="00210400" w:rsidP="00562129">
            <w:pPr>
              <w:ind w:firstLine="0"/>
              <w:jc w:val="left"/>
              <w:rPr>
                <w:sz w:val="16"/>
                <w:szCs w:val="16"/>
              </w:rPr>
            </w:pPr>
            <w:r w:rsidRPr="00604C42">
              <w:rPr>
                <w:sz w:val="16"/>
                <w:szCs w:val="16"/>
              </w:rPr>
              <w:t>Situ Yuyi 2022</w:t>
            </w:r>
          </w:p>
        </w:tc>
        <w:tc>
          <w:tcPr>
            <w:tcW w:w="1214" w:type="dxa"/>
            <w:noWrap/>
            <w:vAlign w:val="center"/>
            <w:hideMark/>
          </w:tcPr>
          <w:p w14:paraId="3FDA199C" w14:textId="35ECD181"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2D154ED7" w14:textId="77777777" w:rsidR="00210400" w:rsidRPr="00604C42" w:rsidRDefault="00210400" w:rsidP="00562129">
            <w:pPr>
              <w:tabs>
                <w:tab w:val="decimal" w:pos="162"/>
              </w:tabs>
              <w:ind w:firstLine="0"/>
              <w:jc w:val="center"/>
              <w:rPr>
                <w:sz w:val="16"/>
                <w:szCs w:val="16"/>
              </w:rPr>
            </w:pPr>
            <w:r w:rsidRPr="00604C42">
              <w:rPr>
                <w:sz w:val="16"/>
                <w:szCs w:val="16"/>
              </w:rPr>
              <w:t>12.51</w:t>
            </w:r>
          </w:p>
        </w:tc>
        <w:tc>
          <w:tcPr>
            <w:tcW w:w="636" w:type="dxa"/>
            <w:noWrap/>
            <w:vAlign w:val="center"/>
            <w:hideMark/>
          </w:tcPr>
          <w:p w14:paraId="257E476D" w14:textId="77777777" w:rsidR="00210400" w:rsidRPr="00604C42" w:rsidRDefault="00210400" w:rsidP="00562129">
            <w:pPr>
              <w:tabs>
                <w:tab w:val="decimal" w:pos="154"/>
              </w:tabs>
              <w:ind w:firstLine="0"/>
              <w:jc w:val="center"/>
              <w:rPr>
                <w:sz w:val="16"/>
                <w:szCs w:val="16"/>
              </w:rPr>
            </w:pPr>
            <w:r w:rsidRPr="00604C42">
              <w:rPr>
                <w:sz w:val="16"/>
                <w:szCs w:val="16"/>
              </w:rPr>
              <w:t>3.26</w:t>
            </w:r>
          </w:p>
        </w:tc>
        <w:tc>
          <w:tcPr>
            <w:tcW w:w="454" w:type="dxa"/>
            <w:noWrap/>
            <w:vAlign w:val="center"/>
            <w:hideMark/>
          </w:tcPr>
          <w:p w14:paraId="7886F8B6" w14:textId="77777777" w:rsidR="00210400" w:rsidRPr="00604C42" w:rsidRDefault="00210400" w:rsidP="00562129">
            <w:pPr>
              <w:ind w:firstLine="0"/>
              <w:jc w:val="center"/>
              <w:rPr>
                <w:sz w:val="16"/>
                <w:szCs w:val="16"/>
              </w:rPr>
            </w:pPr>
            <w:r w:rsidRPr="00604C42">
              <w:rPr>
                <w:sz w:val="16"/>
                <w:szCs w:val="16"/>
              </w:rPr>
              <w:t>30</w:t>
            </w:r>
          </w:p>
        </w:tc>
        <w:tc>
          <w:tcPr>
            <w:tcW w:w="636" w:type="dxa"/>
            <w:noWrap/>
            <w:vAlign w:val="center"/>
            <w:hideMark/>
          </w:tcPr>
          <w:p w14:paraId="6D004F55" w14:textId="77777777" w:rsidR="00210400" w:rsidRPr="00604C42" w:rsidRDefault="00210400" w:rsidP="00562129">
            <w:pPr>
              <w:tabs>
                <w:tab w:val="decimal" w:pos="164"/>
              </w:tabs>
              <w:ind w:firstLine="0"/>
              <w:jc w:val="center"/>
              <w:rPr>
                <w:sz w:val="16"/>
                <w:szCs w:val="16"/>
              </w:rPr>
            </w:pPr>
            <w:r w:rsidRPr="00604C42">
              <w:rPr>
                <w:sz w:val="16"/>
                <w:szCs w:val="16"/>
              </w:rPr>
              <w:t>15.52</w:t>
            </w:r>
          </w:p>
        </w:tc>
        <w:tc>
          <w:tcPr>
            <w:tcW w:w="623" w:type="dxa"/>
            <w:noWrap/>
            <w:vAlign w:val="center"/>
            <w:hideMark/>
          </w:tcPr>
          <w:p w14:paraId="3FF05B67" w14:textId="77777777" w:rsidR="00210400" w:rsidRPr="00604C42" w:rsidRDefault="00210400" w:rsidP="00562129">
            <w:pPr>
              <w:tabs>
                <w:tab w:val="decimal" w:pos="157"/>
              </w:tabs>
              <w:ind w:firstLine="0"/>
              <w:jc w:val="center"/>
              <w:rPr>
                <w:sz w:val="16"/>
                <w:szCs w:val="16"/>
              </w:rPr>
            </w:pPr>
            <w:r w:rsidRPr="00604C42">
              <w:rPr>
                <w:sz w:val="16"/>
                <w:szCs w:val="16"/>
              </w:rPr>
              <w:t>2.35</w:t>
            </w:r>
          </w:p>
        </w:tc>
        <w:tc>
          <w:tcPr>
            <w:tcW w:w="379" w:type="dxa"/>
            <w:noWrap/>
            <w:vAlign w:val="center"/>
            <w:hideMark/>
          </w:tcPr>
          <w:p w14:paraId="02EF4B13"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311FC469"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3A4630B5" w14:textId="77777777" w:rsidTr="001147D5">
        <w:trPr>
          <w:trHeight w:val="281"/>
          <w:jc w:val="center"/>
        </w:trPr>
        <w:tc>
          <w:tcPr>
            <w:tcW w:w="2160" w:type="dxa"/>
            <w:noWrap/>
            <w:vAlign w:val="center"/>
            <w:hideMark/>
          </w:tcPr>
          <w:p w14:paraId="73BC7834" w14:textId="77777777" w:rsidR="00210400" w:rsidRPr="00604C42" w:rsidRDefault="00210400" w:rsidP="00562129">
            <w:pPr>
              <w:ind w:firstLine="0"/>
              <w:jc w:val="left"/>
              <w:rPr>
                <w:sz w:val="16"/>
                <w:szCs w:val="16"/>
              </w:rPr>
            </w:pPr>
          </w:p>
        </w:tc>
        <w:tc>
          <w:tcPr>
            <w:tcW w:w="1214" w:type="dxa"/>
            <w:noWrap/>
            <w:vAlign w:val="center"/>
            <w:hideMark/>
          </w:tcPr>
          <w:p w14:paraId="205C51F0" w14:textId="79427B96"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0C01F02"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357259C2"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7EEA2CA2"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78BF35CA"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5A7F78A6"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6744524B"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4315E6DB" w14:textId="77777777" w:rsidR="00210400" w:rsidRPr="00604C42" w:rsidRDefault="00210400" w:rsidP="00562129">
            <w:pPr>
              <w:ind w:firstLine="0"/>
              <w:jc w:val="center"/>
              <w:rPr>
                <w:sz w:val="16"/>
                <w:szCs w:val="16"/>
              </w:rPr>
            </w:pPr>
          </w:p>
        </w:tc>
      </w:tr>
      <w:tr w:rsidR="00181C50" w:rsidRPr="00604C42" w14:paraId="6F9E95DD" w14:textId="77777777" w:rsidTr="001147D5">
        <w:trPr>
          <w:trHeight w:val="281"/>
          <w:jc w:val="center"/>
        </w:trPr>
        <w:tc>
          <w:tcPr>
            <w:tcW w:w="2160" w:type="dxa"/>
            <w:noWrap/>
            <w:vAlign w:val="center"/>
            <w:hideMark/>
          </w:tcPr>
          <w:p w14:paraId="31C75EBB" w14:textId="77777777" w:rsidR="00210400" w:rsidRPr="00604C42" w:rsidRDefault="00210400" w:rsidP="00562129">
            <w:pPr>
              <w:ind w:firstLine="0"/>
              <w:jc w:val="left"/>
              <w:rPr>
                <w:sz w:val="16"/>
                <w:szCs w:val="16"/>
              </w:rPr>
            </w:pPr>
            <w:r w:rsidRPr="00604C42">
              <w:rPr>
                <w:sz w:val="16"/>
                <w:szCs w:val="16"/>
              </w:rPr>
              <w:t>Shima Tamannaei Far 2017</w:t>
            </w:r>
          </w:p>
        </w:tc>
        <w:tc>
          <w:tcPr>
            <w:tcW w:w="1214" w:type="dxa"/>
            <w:noWrap/>
            <w:vAlign w:val="center"/>
            <w:hideMark/>
          </w:tcPr>
          <w:p w14:paraId="4889F0A5" w14:textId="592E22E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6EE1B312" w14:textId="77777777" w:rsidR="00210400" w:rsidRPr="00604C42" w:rsidRDefault="00210400" w:rsidP="00562129">
            <w:pPr>
              <w:tabs>
                <w:tab w:val="decimal" w:pos="162"/>
              </w:tabs>
              <w:ind w:firstLine="0"/>
              <w:jc w:val="center"/>
              <w:rPr>
                <w:sz w:val="16"/>
                <w:szCs w:val="16"/>
              </w:rPr>
            </w:pPr>
            <w:r w:rsidRPr="00604C42">
              <w:rPr>
                <w:sz w:val="16"/>
                <w:szCs w:val="16"/>
              </w:rPr>
              <w:t>28.20</w:t>
            </w:r>
          </w:p>
        </w:tc>
        <w:tc>
          <w:tcPr>
            <w:tcW w:w="636" w:type="dxa"/>
            <w:noWrap/>
            <w:vAlign w:val="center"/>
            <w:hideMark/>
          </w:tcPr>
          <w:p w14:paraId="639F9E2A" w14:textId="77777777" w:rsidR="00210400" w:rsidRPr="00604C42" w:rsidRDefault="00210400" w:rsidP="00562129">
            <w:pPr>
              <w:tabs>
                <w:tab w:val="decimal" w:pos="154"/>
              </w:tabs>
              <w:ind w:firstLine="0"/>
              <w:jc w:val="center"/>
              <w:rPr>
                <w:sz w:val="16"/>
                <w:szCs w:val="16"/>
              </w:rPr>
            </w:pPr>
            <w:r w:rsidRPr="00604C42">
              <w:rPr>
                <w:sz w:val="16"/>
                <w:szCs w:val="16"/>
              </w:rPr>
              <w:t>16.28</w:t>
            </w:r>
          </w:p>
        </w:tc>
        <w:tc>
          <w:tcPr>
            <w:tcW w:w="454" w:type="dxa"/>
            <w:noWrap/>
            <w:vAlign w:val="center"/>
            <w:hideMark/>
          </w:tcPr>
          <w:p w14:paraId="7D83AF5C" w14:textId="77777777" w:rsidR="00210400" w:rsidRPr="00604C42" w:rsidRDefault="00210400" w:rsidP="00562129">
            <w:pPr>
              <w:ind w:firstLine="0"/>
              <w:jc w:val="center"/>
              <w:rPr>
                <w:sz w:val="16"/>
                <w:szCs w:val="16"/>
              </w:rPr>
            </w:pPr>
            <w:r w:rsidRPr="00604C42">
              <w:rPr>
                <w:sz w:val="16"/>
                <w:szCs w:val="16"/>
              </w:rPr>
              <w:t>10</w:t>
            </w:r>
          </w:p>
        </w:tc>
        <w:tc>
          <w:tcPr>
            <w:tcW w:w="636" w:type="dxa"/>
            <w:noWrap/>
            <w:vAlign w:val="center"/>
            <w:hideMark/>
          </w:tcPr>
          <w:p w14:paraId="3FEB5129" w14:textId="77777777" w:rsidR="00210400" w:rsidRPr="00604C42" w:rsidRDefault="00210400" w:rsidP="00562129">
            <w:pPr>
              <w:tabs>
                <w:tab w:val="decimal" w:pos="164"/>
              </w:tabs>
              <w:ind w:firstLine="0"/>
              <w:jc w:val="center"/>
              <w:rPr>
                <w:sz w:val="16"/>
                <w:szCs w:val="16"/>
              </w:rPr>
            </w:pPr>
            <w:r w:rsidRPr="00604C42">
              <w:rPr>
                <w:sz w:val="16"/>
                <w:szCs w:val="16"/>
              </w:rPr>
              <w:t>18.54</w:t>
            </w:r>
          </w:p>
        </w:tc>
        <w:tc>
          <w:tcPr>
            <w:tcW w:w="623" w:type="dxa"/>
            <w:noWrap/>
            <w:vAlign w:val="center"/>
            <w:hideMark/>
          </w:tcPr>
          <w:p w14:paraId="41956B95" w14:textId="77777777" w:rsidR="00210400" w:rsidRPr="00604C42" w:rsidRDefault="00210400" w:rsidP="00562129">
            <w:pPr>
              <w:tabs>
                <w:tab w:val="decimal" w:pos="157"/>
              </w:tabs>
              <w:ind w:firstLine="0"/>
              <w:jc w:val="center"/>
              <w:rPr>
                <w:sz w:val="16"/>
                <w:szCs w:val="16"/>
              </w:rPr>
            </w:pPr>
            <w:r w:rsidRPr="00604C42">
              <w:rPr>
                <w:sz w:val="16"/>
                <w:szCs w:val="16"/>
              </w:rPr>
              <w:t>7.65</w:t>
            </w:r>
          </w:p>
        </w:tc>
        <w:tc>
          <w:tcPr>
            <w:tcW w:w="379" w:type="dxa"/>
            <w:noWrap/>
            <w:vAlign w:val="center"/>
            <w:hideMark/>
          </w:tcPr>
          <w:p w14:paraId="1C4D1D3B" w14:textId="77777777" w:rsidR="00210400" w:rsidRPr="00604C42" w:rsidRDefault="00210400" w:rsidP="00562129">
            <w:pPr>
              <w:ind w:firstLine="0"/>
              <w:jc w:val="center"/>
              <w:rPr>
                <w:sz w:val="16"/>
                <w:szCs w:val="16"/>
              </w:rPr>
            </w:pPr>
            <w:r w:rsidRPr="00604C42">
              <w:rPr>
                <w:sz w:val="16"/>
                <w:szCs w:val="16"/>
              </w:rPr>
              <w:t>9</w:t>
            </w:r>
          </w:p>
        </w:tc>
        <w:tc>
          <w:tcPr>
            <w:tcW w:w="1383" w:type="dxa"/>
            <w:noWrap/>
            <w:vAlign w:val="center"/>
            <w:hideMark/>
          </w:tcPr>
          <w:p w14:paraId="55671BB3"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0D013DB2" w14:textId="77777777" w:rsidTr="001147D5">
        <w:trPr>
          <w:trHeight w:val="281"/>
          <w:jc w:val="center"/>
        </w:trPr>
        <w:tc>
          <w:tcPr>
            <w:tcW w:w="2160" w:type="dxa"/>
            <w:noWrap/>
            <w:vAlign w:val="center"/>
            <w:hideMark/>
          </w:tcPr>
          <w:p w14:paraId="31E83872" w14:textId="77777777" w:rsidR="00210400" w:rsidRPr="00604C42" w:rsidRDefault="00210400" w:rsidP="00562129">
            <w:pPr>
              <w:ind w:firstLine="0"/>
              <w:jc w:val="left"/>
              <w:rPr>
                <w:sz w:val="16"/>
                <w:szCs w:val="16"/>
              </w:rPr>
            </w:pPr>
          </w:p>
        </w:tc>
        <w:tc>
          <w:tcPr>
            <w:tcW w:w="1214" w:type="dxa"/>
            <w:noWrap/>
            <w:vAlign w:val="center"/>
            <w:hideMark/>
          </w:tcPr>
          <w:p w14:paraId="34CA3C51" w14:textId="7ACA5BD5"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4D78AD2B" w14:textId="77777777" w:rsidR="00210400" w:rsidRPr="00604C42" w:rsidRDefault="00210400" w:rsidP="00562129">
            <w:pPr>
              <w:tabs>
                <w:tab w:val="decimal" w:pos="162"/>
              </w:tabs>
              <w:ind w:firstLine="0"/>
              <w:jc w:val="center"/>
              <w:rPr>
                <w:sz w:val="16"/>
                <w:szCs w:val="16"/>
              </w:rPr>
            </w:pPr>
            <w:r w:rsidRPr="00604C42">
              <w:rPr>
                <w:sz w:val="16"/>
                <w:szCs w:val="16"/>
              </w:rPr>
              <w:t>28.20</w:t>
            </w:r>
          </w:p>
        </w:tc>
        <w:tc>
          <w:tcPr>
            <w:tcW w:w="636" w:type="dxa"/>
            <w:noWrap/>
            <w:vAlign w:val="center"/>
            <w:hideMark/>
          </w:tcPr>
          <w:p w14:paraId="299817E0" w14:textId="77777777" w:rsidR="00210400" w:rsidRPr="00604C42" w:rsidRDefault="00210400" w:rsidP="00562129">
            <w:pPr>
              <w:tabs>
                <w:tab w:val="decimal" w:pos="154"/>
              </w:tabs>
              <w:ind w:firstLine="0"/>
              <w:jc w:val="center"/>
              <w:rPr>
                <w:sz w:val="16"/>
                <w:szCs w:val="16"/>
              </w:rPr>
            </w:pPr>
            <w:r w:rsidRPr="00604C42">
              <w:rPr>
                <w:sz w:val="16"/>
                <w:szCs w:val="16"/>
              </w:rPr>
              <w:t>16.28</w:t>
            </w:r>
          </w:p>
        </w:tc>
        <w:tc>
          <w:tcPr>
            <w:tcW w:w="454" w:type="dxa"/>
            <w:noWrap/>
            <w:vAlign w:val="center"/>
            <w:hideMark/>
          </w:tcPr>
          <w:p w14:paraId="4AD8AA44" w14:textId="77777777" w:rsidR="00210400" w:rsidRPr="00604C42" w:rsidRDefault="00210400" w:rsidP="00562129">
            <w:pPr>
              <w:ind w:firstLine="0"/>
              <w:jc w:val="center"/>
              <w:rPr>
                <w:sz w:val="16"/>
                <w:szCs w:val="16"/>
              </w:rPr>
            </w:pPr>
            <w:r w:rsidRPr="00604C42">
              <w:rPr>
                <w:sz w:val="16"/>
                <w:szCs w:val="16"/>
              </w:rPr>
              <w:t>10</w:t>
            </w:r>
          </w:p>
        </w:tc>
        <w:tc>
          <w:tcPr>
            <w:tcW w:w="636" w:type="dxa"/>
            <w:noWrap/>
            <w:vAlign w:val="center"/>
            <w:hideMark/>
          </w:tcPr>
          <w:p w14:paraId="7508CDE3" w14:textId="77777777" w:rsidR="00210400" w:rsidRPr="00604C42" w:rsidRDefault="00210400" w:rsidP="00562129">
            <w:pPr>
              <w:tabs>
                <w:tab w:val="decimal" w:pos="164"/>
              </w:tabs>
              <w:ind w:firstLine="0"/>
              <w:jc w:val="center"/>
              <w:rPr>
                <w:sz w:val="16"/>
                <w:szCs w:val="16"/>
              </w:rPr>
            </w:pPr>
            <w:r w:rsidRPr="00604C42">
              <w:rPr>
                <w:sz w:val="16"/>
                <w:szCs w:val="16"/>
              </w:rPr>
              <w:t>18.54</w:t>
            </w:r>
          </w:p>
        </w:tc>
        <w:tc>
          <w:tcPr>
            <w:tcW w:w="623" w:type="dxa"/>
            <w:noWrap/>
            <w:vAlign w:val="center"/>
            <w:hideMark/>
          </w:tcPr>
          <w:p w14:paraId="6DCF7FD6" w14:textId="77777777" w:rsidR="00210400" w:rsidRPr="00604C42" w:rsidRDefault="00210400" w:rsidP="00562129">
            <w:pPr>
              <w:tabs>
                <w:tab w:val="decimal" w:pos="157"/>
              </w:tabs>
              <w:ind w:firstLine="0"/>
              <w:jc w:val="center"/>
              <w:rPr>
                <w:sz w:val="16"/>
                <w:szCs w:val="16"/>
              </w:rPr>
            </w:pPr>
            <w:r w:rsidRPr="00604C42">
              <w:rPr>
                <w:sz w:val="16"/>
                <w:szCs w:val="16"/>
              </w:rPr>
              <w:t>7.65</w:t>
            </w:r>
          </w:p>
        </w:tc>
        <w:tc>
          <w:tcPr>
            <w:tcW w:w="379" w:type="dxa"/>
            <w:noWrap/>
            <w:vAlign w:val="center"/>
            <w:hideMark/>
          </w:tcPr>
          <w:p w14:paraId="4C68370B" w14:textId="77777777" w:rsidR="00210400" w:rsidRPr="00604C42" w:rsidRDefault="00210400" w:rsidP="00562129">
            <w:pPr>
              <w:ind w:firstLine="0"/>
              <w:jc w:val="center"/>
              <w:rPr>
                <w:sz w:val="16"/>
                <w:szCs w:val="16"/>
              </w:rPr>
            </w:pPr>
            <w:r w:rsidRPr="00604C42">
              <w:rPr>
                <w:sz w:val="16"/>
                <w:szCs w:val="16"/>
              </w:rPr>
              <w:t>9</w:t>
            </w:r>
          </w:p>
        </w:tc>
        <w:tc>
          <w:tcPr>
            <w:tcW w:w="1383" w:type="dxa"/>
            <w:noWrap/>
            <w:vAlign w:val="center"/>
            <w:hideMark/>
          </w:tcPr>
          <w:p w14:paraId="5514760A" w14:textId="77777777" w:rsidR="00210400" w:rsidRPr="00604C42" w:rsidRDefault="00210400" w:rsidP="00562129">
            <w:pPr>
              <w:ind w:firstLine="0"/>
              <w:jc w:val="center"/>
              <w:rPr>
                <w:sz w:val="16"/>
                <w:szCs w:val="16"/>
              </w:rPr>
            </w:pPr>
          </w:p>
        </w:tc>
      </w:tr>
      <w:tr w:rsidR="00181C50" w:rsidRPr="00604C42" w14:paraId="72F0B1E1" w14:textId="77777777" w:rsidTr="001147D5">
        <w:trPr>
          <w:trHeight w:val="281"/>
          <w:jc w:val="center"/>
        </w:trPr>
        <w:tc>
          <w:tcPr>
            <w:tcW w:w="2160" w:type="dxa"/>
            <w:noWrap/>
            <w:vAlign w:val="center"/>
            <w:hideMark/>
          </w:tcPr>
          <w:p w14:paraId="03A883E6" w14:textId="77777777" w:rsidR="00210400" w:rsidRPr="00604C42" w:rsidRDefault="00210400" w:rsidP="00562129">
            <w:pPr>
              <w:ind w:firstLine="0"/>
              <w:jc w:val="left"/>
              <w:rPr>
                <w:sz w:val="16"/>
                <w:szCs w:val="16"/>
              </w:rPr>
            </w:pPr>
            <w:r w:rsidRPr="00604C42">
              <w:rPr>
                <w:sz w:val="16"/>
                <w:szCs w:val="16"/>
              </w:rPr>
              <w:t>Ren Zhihong 2012</w:t>
            </w:r>
          </w:p>
        </w:tc>
        <w:tc>
          <w:tcPr>
            <w:tcW w:w="1214" w:type="dxa"/>
            <w:noWrap/>
            <w:vAlign w:val="center"/>
            <w:hideMark/>
          </w:tcPr>
          <w:p w14:paraId="72D8C4CD" w14:textId="59FD8DA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0102D9CC"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656A1B2F"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32A1BD22"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01E1853E"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43C13E5D"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67826162"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0FDED727"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4C946A6F" w14:textId="77777777" w:rsidTr="001147D5">
        <w:trPr>
          <w:trHeight w:val="281"/>
          <w:jc w:val="center"/>
        </w:trPr>
        <w:tc>
          <w:tcPr>
            <w:tcW w:w="2160" w:type="dxa"/>
            <w:noWrap/>
            <w:vAlign w:val="center"/>
            <w:hideMark/>
          </w:tcPr>
          <w:p w14:paraId="16E50638" w14:textId="77777777" w:rsidR="00210400" w:rsidRPr="00604C42" w:rsidRDefault="00210400" w:rsidP="00562129">
            <w:pPr>
              <w:ind w:firstLine="0"/>
              <w:jc w:val="left"/>
              <w:rPr>
                <w:sz w:val="16"/>
                <w:szCs w:val="16"/>
              </w:rPr>
            </w:pPr>
          </w:p>
        </w:tc>
        <w:tc>
          <w:tcPr>
            <w:tcW w:w="1214" w:type="dxa"/>
            <w:noWrap/>
            <w:vAlign w:val="center"/>
            <w:hideMark/>
          </w:tcPr>
          <w:p w14:paraId="6B2C4106" w14:textId="57EC8402"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BC7633E"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4B36EFC1"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15989BBA"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1A9AF588"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45CA1668"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74CA6FDD"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15327A8F" w14:textId="77777777" w:rsidR="00210400" w:rsidRPr="00604C42" w:rsidRDefault="00210400" w:rsidP="00562129">
            <w:pPr>
              <w:ind w:firstLine="0"/>
              <w:jc w:val="center"/>
              <w:rPr>
                <w:sz w:val="16"/>
                <w:szCs w:val="16"/>
              </w:rPr>
            </w:pPr>
          </w:p>
        </w:tc>
      </w:tr>
      <w:tr w:rsidR="00181C50" w:rsidRPr="00604C42" w14:paraId="00B233E3" w14:textId="77777777" w:rsidTr="001147D5">
        <w:trPr>
          <w:trHeight w:val="281"/>
          <w:jc w:val="center"/>
        </w:trPr>
        <w:tc>
          <w:tcPr>
            <w:tcW w:w="2160" w:type="dxa"/>
            <w:noWrap/>
            <w:vAlign w:val="center"/>
            <w:hideMark/>
          </w:tcPr>
          <w:p w14:paraId="74C3FDC9" w14:textId="77777777" w:rsidR="00210400" w:rsidRPr="00604C42" w:rsidRDefault="00210400" w:rsidP="00562129">
            <w:pPr>
              <w:ind w:firstLine="0"/>
              <w:jc w:val="left"/>
              <w:rPr>
                <w:sz w:val="16"/>
                <w:szCs w:val="16"/>
              </w:rPr>
            </w:pPr>
            <w:r w:rsidRPr="00604C42">
              <w:rPr>
                <w:sz w:val="16"/>
                <w:szCs w:val="16"/>
              </w:rPr>
              <w:t>Mehdi Zemestani 2020</w:t>
            </w:r>
          </w:p>
        </w:tc>
        <w:tc>
          <w:tcPr>
            <w:tcW w:w="1214" w:type="dxa"/>
            <w:noWrap/>
            <w:vAlign w:val="center"/>
            <w:hideMark/>
          </w:tcPr>
          <w:p w14:paraId="1DEC0394" w14:textId="6F2FE6B4"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02520C7A" w14:textId="77777777" w:rsidR="00210400" w:rsidRPr="00604C42" w:rsidRDefault="00210400" w:rsidP="00562129">
            <w:pPr>
              <w:tabs>
                <w:tab w:val="decimal" w:pos="162"/>
              </w:tabs>
              <w:ind w:firstLine="0"/>
              <w:jc w:val="center"/>
              <w:rPr>
                <w:sz w:val="16"/>
                <w:szCs w:val="16"/>
              </w:rPr>
            </w:pPr>
            <w:r w:rsidRPr="00604C42">
              <w:rPr>
                <w:sz w:val="16"/>
                <w:szCs w:val="16"/>
              </w:rPr>
              <w:t>20.70</w:t>
            </w:r>
          </w:p>
        </w:tc>
        <w:tc>
          <w:tcPr>
            <w:tcW w:w="636" w:type="dxa"/>
            <w:noWrap/>
            <w:vAlign w:val="center"/>
            <w:hideMark/>
          </w:tcPr>
          <w:p w14:paraId="20B55148" w14:textId="77777777" w:rsidR="00210400" w:rsidRPr="00604C42" w:rsidRDefault="00210400" w:rsidP="00562129">
            <w:pPr>
              <w:tabs>
                <w:tab w:val="decimal" w:pos="154"/>
              </w:tabs>
              <w:ind w:firstLine="0"/>
              <w:jc w:val="center"/>
              <w:rPr>
                <w:sz w:val="16"/>
                <w:szCs w:val="16"/>
              </w:rPr>
            </w:pPr>
            <w:r w:rsidRPr="00604C42">
              <w:rPr>
                <w:sz w:val="16"/>
                <w:szCs w:val="16"/>
              </w:rPr>
              <w:t>3.40</w:t>
            </w:r>
          </w:p>
        </w:tc>
        <w:tc>
          <w:tcPr>
            <w:tcW w:w="454" w:type="dxa"/>
            <w:noWrap/>
            <w:vAlign w:val="center"/>
            <w:hideMark/>
          </w:tcPr>
          <w:p w14:paraId="66FBEA08" w14:textId="77777777" w:rsidR="00210400" w:rsidRPr="00604C42" w:rsidRDefault="00210400" w:rsidP="00562129">
            <w:pPr>
              <w:ind w:firstLine="0"/>
              <w:jc w:val="center"/>
              <w:rPr>
                <w:sz w:val="16"/>
                <w:szCs w:val="16"/>
              </w:rPr>
            </w:pPr>
            <w:r w:rsidRPr="00604C42">
              <w:rPr>
                <w:sz w:val="16"/>
                <w:szCs w:val="16"/>
              </w:rPr>
              <w:t>26</w:t>
            </w:r>
          </w:p>
        </w:tc>
        <w:tc>
          <w:tcPr>
            <w:tcW w:w="636" w:type="dxa"/>
            <w:noWrap/>
            <w:vAlign w:val="center"/>
            <w:hideMark/>
          </w:tcPr>
          <w:p w14:paraId="694E328F" w14:textId="77777777" w:rsidR="00210400" w:rsidRPr="00604C42" w:rsidRDefault="00210400" w:rsidP="00562129">
            <w:pPr>
              <w:tabs>
                <w:tab w:val="decimal" w:pos="164"/>
              </w:tabs>
              <w:ind w:firstLine="0"/>
              <w:jc w:val="center"/>
              <w:rPr>
                <w:sz w:val="16"/>
                <w:szCs w:val="16"/>
              </w:rPr>
            </w:pPr>
            <w:r w:rsidRPr="00604C42">
              <w:rPr>
                <w:sz w:val="16"/>
                <w:szCs w:val="16"/>
              </w:rPr>
              <w:t>32.57</w:t>
            </w:r>
          </w:p>
        </w:tc>
        <w:tc>
          <w:tcPr>
            <w:tcW w:w="623" w:type="dxa"/>
            <w:noWrap/>
            <w:vAlign w:val="center"/>
            <w:hideMark/>
          </w:tcPr>
          <w:p w14:paraId="77F6893D" w14:textId="77777777" w:rsidR="00210400" w:rsidRPr="00604C42" w:rsidRDefault="00210400" w:rsidP="00562129">
            <w:pPr>
              <w:tabs>
                <w:tab w:val="decimal" w:pos="157"/>
              </w:tabs>
              <w:ind w:firstLine="0"/>
              <w:jc w:val="center"/>
              <w:rPr>
                <w:sz w:val="16"/>
                <w:szCs w:val="16"/>
              </w:rPr>
            </w:pPr>
            <w:r w:rsidRPr="00604C42">
              <w:rPr>
                <w:sz w:val="16"/>
                <w:szCs w:val="16"/>
              </w:rPr>
              <w:t>5.15</w:t>
            </w:r>
          </w:p>
        </w:tc>
        <w:tc>
          <w:tcPr>
            <w:tcW w:w="379" w:type="dxa"/>
            <w:noWrap/>
            <w:vAlign w:val="center"/>
            <w:hideMark/>
          </w:tcPr>
          <w:p w14:paraId="47FBDB93"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24237E54" w14:textId="42916E4A"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2F8CD3A1" w14:textId="77777777" w:rsidTr="001147D5">
        <w:trPr>
          <w:trHeight w:val="281"/>
          <w:jc w:val="center"/>
        </w:trPr>
        <w:tc>
          <w:tcPr>
            <w:tcW w:w="2160" w:type="dxa"/>
            <w:noWrap/>
            <w:vAlign w:val="center"/>
            <w:hideMark/>
          </w:tcPr>
          <w:p w14:paraId="4F7D36FF" w14:textId="77777777" w:rsidR="00210400" w:rsidRPr="00604C42" w:rsidRDefault="00210400" w:rsidP="00562129">
            <w:pPr>
              <w:ind w:firstLine="0"/>
              <w:jc w:val="left"/>
              <w:rPr>
                <w:sz w:val="16"/>
                <w:szCs w:val="16"/>
              </w:rPr>
            </w:pPr>
          </w:p>
        </w:tc>
        <w:tc>
          <w:tcPr>
            <w:tcW w:w="1214" w:type="dxa"/>
            <w:noWrap/>
            <w:vAlign w:val="center"/>
            <w:hideMark/>
          </w:tcPr>
          <w:p w14:paraId="11B3C2EF" w14:textId="4031E9A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384A1827" w14:textId="77777777" w:rsidR="00210400" w:rsidRPr="00604C42" w:rsidRDefault="00210400" w:rsidP="00562129">
            <w:pPr>
              <w:tabs>
                <w:tab w:val="decimal" w:pos="162"/>
              </w:tabs>
              <w:ind w:firstLine="0"/>
              <w:jc w:val="center"/>
              <w:rPr>
                <w:sz w:val="16"/>
                <w:szCs w:val="16"/>
              </w:rPr>
            </w:pPr>
            <w:r w:rsidRPr="00604C42">
              <w:rPr>
                <w:sz w:val="16"/>
                <w:szCs w:val="16"/>
              </w:rPr>
              <w:t>20.70</w:t>
            </w:r>
          </w:p>
        </w:tc>
        <w:tc>
          <w:tcPr>
            <w:tcW w:w="636" w:type="dxa"/>
            <w:noWrap/>
            <w:vAlign w:val="center"/>
            <w:hideMark/>
          </w:tcPr>
          <w:p w14:paraId="0D8D5508" w14:textId="77777777" w:rsidR="00210400" w:rsidRPr="00604C42" w:rsidRDefault="00210400" w:rsidP="00562129">
            <w:pPr>
              <w:tabs>
                <w:tab w:val="decimal" w:pos="154"/>
              </w:tabs>
              <w:ind w:firstLine="0"/>
              <w:jc w:val="center"/>
              <w:rPr>
                <w:sz w:val="16"/>
                <w:szCs w:val="16"/>
              </w:rPr>
            </w:pPr>
            <w:r w:rsidRPr="00604C42">
              <w:rPr>
                <w:sz w:val="16"/>
                <w:szCs w:val="16"/>
              </w:rPr>
              <w:t>3.40</w:t>
            </w:r>
          </w:p>
        </w:tc>
        <w:tc>
          <w:tcPr>
            <w:tcW w:w="454" w:type="dxa"/>
            <w:noWrap/>
            <w:vAlign w:val="center"/>
            <w:hideMark/>
          </w:tcPr>
          <w:p w14:paraId="0203C49D" w14:textId="77777777" w:rsidR="00210400" w:rsidRPr="00604C42" w:rsidRDefault="00210400" w:rsidP="00562129">
            <w:pPr>
              <w:ind w:firstLine="0"/>
              <w:jc w:val="center"/>
              <w:rPr>
                <w:sz w:val="16"/>
                <w:szCs w:val="16"/>
              </w:rPr>
            </w:pPr>
            <w:r w:rsidRPr="00604C42">
              <w:rPr>
                <w:sz w:val="16"/>
                <w:szCs w:val="16"/>
              </w:rPr>
              <w:t>23</w:t>
            </w:r>
          </w:p>
        </w:tc>
        <w:tc>
          <w:tcPr>
            <w:tcW w:w="636" w:type="dxa"/>
            <w:noWrap/>
            <w:vAlign w:val="center"/>
            <w:hideMark/>
          </w:tcPr>
          <w:p w14:paraId="659A710E" w14:textId="77777777" w:rsidR="00210400" w:rsidRPr="00604C42" w:rsidRDefault="00210400" w:rsidP="00562129">
            <w:pPr>
              <w:tabs>
                <w:tab w:val="decimal" w:pos="164"/>
              </w:tabs>
              <w:ind w:firstLine="0"/>
              <w:jc w:val="center"/>
              <w:rPr>
                <w:sz w:val="16"/>
                <w:szCs w:val="16"/>
              </w:rPr>
            </w:pPr>
            <w:r w:rsidRPr="00604C42">
              <w:rPr>
                <w:sz w:val="16"/>
                <w:szCs w:val="16"/>
              </w:rPr>
              <w:t>32.57</w:t>
            </w:r>
          </w:p>
        </w:tc>
        <w:tc>
          <w:tcPr>
            <w:tcW w:w="623" w:type="dxa"/>
            <w:noWrap/>
            <w:vAlign w:val="center"/>
            <w:hideMark/>
          </w:tcPr>
          <w:p w14:paraId="70F024DD" w14:textId="77777777" w:rsidR="00210400" w:rsidRPr="00604C42" w:rsidRDefault="00210400" w:rsidP="00562129">
            <w:pPr>
              <w:tabs>
                <w:tab w:val="decimal" w:pos="157"/>
              </w:tabs>
              <w:ind w:firstLine="0"/>
              <w:jc w:val="center"/>
              <w:rPr>
                <w:sz w:val="16"/>
                <w:szCs w:val="16"/>
              </w:rPr>
            </w:pPr>
            <w:r w:rsidRPr="00604C42">
              <w:rPr>
                <w:sz w:val="16"/>
                <w:szCs w:val="16"/>
              </w:rPr>
              <w:t>5.15</w:t>
            </w:r>
          </w:p>
        </w:tc>
        <w:tc>
          <w:tcPr>
            <w:tcW w:w="379" w:type="dxa"/>
            <w:noWrap/>
            <w:vAlign w:val="center"/>
            <w:hideMark/>
          </w:tcPr>
          <w:p w14:paraId="47C33004" w14:textId="77777777" w:rsidR="00210400" w:rsidRPr="00604C42" w:rsidRDefault="00210400" w:rsidP="00562129">
            <w:pPr>
              <w:ind w:firstLine="0"/>
              <w:jc w:val="center"/>
              <w:rPr>
                <w:sz w:val="16"/>
                <w:szCs w:val="16"/>
              </w:rPr>
            </w:pPr>
            <w:r w:rsidRPr="00604C42">
              <w:rPr>
                <w:sz w:val="16"/>
                <w:szCs w:val="16"/>
              </w:rPr>
              <w:t>29</w:t>
            </w:r>
          </w:p>
        </w:tc>
        <w:tc>
          <w:tcPr>
            <w:tcW w:w="1383" w:type="dxa"/>
            <w:noWrap/>
            <w:vAlign w:val="center"/>
            <w:hideMark/>
          </w:tcPr>
          <w:p w14:paraId="2615DB5A" w14:textId="77777777" w:rsidR="00210400" w:rsidRPr="00604C42" w:rsidRDefault="00210400" w:rsidP="00562129">
            <w:pPr>
              <w:ind w:firstLine="0"/>
              <w:jc w:val="center"/>
              <w:rPr>
                <w:sz w:val="16"/>
                <w:szCs w:val="16"/>
              </w:rPr>
            </w:pPr>
          </w:p>
        </w:tc>
      </w:tr>
      <w:tr w:rsidR="00181C50" w:rsidRPr="00604C42" w14:paraId="3AB66290" w14:textId="77777777" w:rsidTr="001147D5">
        <w:trPr>
          <w:trHeight w:val="281"/>
          <w:jc w:val="center"/>
        </w:trPr>
        <w:tc>
          <w:tcPr>
            <w:tcW w:w="2160" w:type="dxa"/>
            <w:noWrap/>
            <w:vAlign w:val="center"/>
            <w:hideMark/>
          </w:tcPr>
          <w:p w14:paraId="489F895A" w14:textId="77777777" w:rsidR="00210400" w:rsidRPr="00604C42" w:rsidRDefault="00210400" w:rsidP="00562129">
            <w:pPr>
              <w:ind w:firstLine="0"/>
              <w:jc w:val="left"/>
              <w:rPr>
                <w:sz w:val="16"/>
                <w:szCs w:val="16"/>
              </w:rPr>
            </w:pPr>
            <w:r w:rsidRPr="00604C42">
              <w:rPr>
                <w:sz w:val="16"/>
                <w:szCs w:val="16"/>
              </w:rPr>
              <w:t>Louise Hayes 2011</w:t>
            </w:r>
          </w:p>
        </w:tc>
        <w:tc>
          <w:tcPr>
            <w:tcW w:w="1214" w:type="dxa"/>
            <w:noWrap/>
            <w:vAlign w:val="center"/>
            <w:hideMark/>
          </w:tcPr>
          <w:p w14:paraId="2B650E93" w14:textId="1BB2799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EECDED0" w14:textId="77777777" w:rsidR="00210400" w:rsidRPr="00604C42" w:rsidRDefault="00210400" w:rsidP="00562129">
            <w:pPr>
              <w:tabs>
                <w:tab w:val="decimal" w:pos="162"/>
              </w:tabs>
              <w:ind w:firstLine="0"/>
              <w:jc w:val="center"/>
              <w:rPr>
                <w:sz w:val="16"/>
                <w:szCs w:val="16"/>
              </w:rPr>
            </w:pPr>
            <w:r w:rsidRPr="00604C42">
              <w:rPr>
                <w:sz w:val="16"/>
                <w:szCs w:val="16"/>
              </w:rPr>
              <w:t>66.05</w:t>
            </w:r>
          </w:p>
        </w:tc>
        <w:tc>
          <w:tcPr>
            <w:tcW w:w="636" w:type="dxa"/>
            <w:noWrap/>
            <w:vAlign w:val="center"/>
            <w:hideMark/>
          </w:tcPr>
          <w:p w14:paraId="402CC15B" w14:textId="2515EA24" w:rsidR="00210400" w:rsidRPr="00604C42" w:rsidRDefault="00210400" w:rsidP="00562129">
            <w:pPr>
              <w:tabs>
                <w:tab w:val="decimal" w:pos="154"/>
              </w:tabs>
              <w:ind w:firstLine="0"/>
              <w:jc w:val="center"/>
              <w:rPr>
                <w:sz w:val="16"/>
                <w:szCs w:val="16"/>
              </w:rPr>
            </w:pPr>
            <w:r w:rsidRPr="00604C42">
              <w:rPr>
                <w:sz w:val="16"/>
                <w:szCs w:val="16"/>
              </w:rPr>
              <w:t>3.24</w:t>
            </w:r>
          </w:p>
        </w:tc>
        <w:tc>
          <w:tcPr>
            <w:tcW w:w="454" w:type="dxa"/>
            <w:noWrap/>
            <w:vAlign w:val="center"/>
            <w:hideMark/>
          </w:tcPr>
          <w:p w14:paraId="10029A33" w14:textId="77777777" w:rsidR="00210400" w:rsidRPr="00604C42" w:rsidRDefault="00210400" w:rsidP="00562129">
            <w:pPr>
              <w:ind w:firstLine="0"/>
              <w:jc w:val="center"/>
              <w:rPr>
                <w:sz w:val="16"/>
                <w:szCs w:val="16"/>
              </w:rPr>
            </w:pPr>
            <w:r w:rsidRPr="00604C42">
              <w:rPr>
                <w:sz w:val="16"/>
                <w:szCs w:val="16"/>
              </w:rPr>
              <w:t>19</w:t>
            </w:r>
          </w:p>
        </w:tc>
        <w:tc>
          <w:tcPr>
            <w:tcW w:w="636" w:type="dxa"/>
            <w:noWrap/>
            <w:vAlign w:val="center"/>
            <w:hideMark/>
          </w:tcPr>
          <w:p w14:paraId="4EE25DB5" w14:textId="77777777" w:rsidR="00210400" w:rsidRPr="00604C42" w:rsidRDefault="00210400" w:rsidP="00562129">
            <w:pPr>
              <w:tabs>
                <w:tab w:val="decimal" w:pos="164"/>
              </w:tabs>
              <w:ind w:firstLine="0"/>
              <w:jc w:val="center"/>
              <w:rPr>
                <w:sz w:val="16"/>
                <w:szCs w:val="16"/>
              </w:rPr>
            </w:pPr>
            <w:r w:rsidRPr="00604C42">
              <w:rPr>
                <w:sz w:val="16"/>
                <w:szCs w:val="16"/>
              </w:rPr>
              <w:t>70.68</w:t>
            </w:r>
          </w:p>
        </w:tc>
        <w:tc>
          <w:tcPr>
            <w:tcW w:w="623" w:type="dxa"/>
            <w:noWrap/>
            <w:vAlign w:val="center"/>
            <w:hideMark/>
          </w:tcPr>
          <w:p w14:paraId="5D31D805" w14:textId="54C42AE3" w:rsidR="00210400" w:rsidRPr="00604C42" w:rsidRDefault="00210400" w:rsidP="00562129">
            <w:pPr>
              <w:tabs>
                <w:tab w:val="decimal" w:pos="157"/>
              </w:tabs>
              <w:ind w:firstLine="0"/>
              <w:jc w:val="center"/>
              <w:rPr>
                <w:sz w:val="16"/>
                <w:szCs w:val="16"/>
              </w:rPr>
            </w:pPr>
            <w:r w:rsidRPr="00604C42">
              <w:rPr>
                <w:sz w:val="16"/>
                <w:szCs w:val="16"/>
              </w:rPr>
              <w:t>4.20</w:t>
            </w:r>
          </w:p>
        </w:tc>
        <w:tc>
          <w:tcPr>
            <w:tcW w:w="379" w:type="dxa"/>
            <w:noWrap/>
            <w:vAlign w:val="center"/>
            <w:hideMark/>
          </w:tcPr>
          <w:p w14:paraId="5C392DE7" w14:textId="77777777" w:rsidR="00210400" w:rsidRPr="00604C42" w:rsidRDefault="00210400" w:rsidP="00562129">
            <w:pPr>
              <w:ind w:firstLine="0"/>
              <w:jc w:val="center"/>
              <w:rPr>
                <w:sz w:val="16"/>
                <w:szCs w:val="16"/>
              </w:rPr>
            </w:pPr>
            <w:r w:rsidRPr="00604C42">
              <w:rPr>
                <w:sz w:val="16"/>
                <w:szCs w:val="16"/>
              </w:rPr>
              <w:t>11</w:t>
            </w:r>
          </w:p>
        </w:tc>
        <w:tc>
          <w:tcPr>
            <w:tcW w:w="1383" w:type="dxa"/>
            <w:noWrap/>
            <w:vAlign w:val="center"/>
            <w:hideMark/>
          </w:tcPr>
          <w:p w14:paraId="18A2DAF3" w14:textId="6040F7A7"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22572ADD" w14:textId="77777777" w:rsidTr="001147D5">
        <w:trPr>
          <w:trHeight w:val="281"/>
          <w:jc w:val="center"/>
        </w:trPr>
        <w:tc>
          <w:tcPr>
            <w:tcW w:w="2160" w:type="dxa"/>
            <w:noWrap/>
            <w:vAlign w:val="center"/>
            <w:hideMark/>
          </w:tcPr>
          <w:p w14:paraId="01EFF054" w14:textId="77777777" w:rsidR="00210400" w:rsidRPr="00604C42" w:rsidRDefault="00210400" w:rsidP="00562129">
            <w:pPr>
              <w:ind w:firstLine="0"/>
              <w:jc w:val="left"/>
              <w:rPr>
                <w:sz w:val="16"/>
                <w:szCs w:val="16"/>
              </w:rPr>
            </w:pPr>
          </w:p>
        </w:tc>
        <w:tc>
          <w:tcPr>
            <w:tcW w:w="1214" w:type="dxa"/>
            <w:noWrap/>
            <w:vAlign w:val="center"/>
            <w:hideMark/>
          </w:tcPr>
          <w:p w14:paraId="6CE37AF7" w14:textId="55DD551A"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6DF13544" w14:textId="77777777" w:rsidR="00210400" w:rsidRPr="00604C42" w:rsidRDefault="00210400" w:rsidP="00562129">
            <w:pPr>
              <w:tabs>
                <w:tab w:val="decimal" w:pos="162"/>
              </w:tabs>
              <w:ind w:firstLine="0"/>
              <w:jc w:val="center"/>
              <w:rPr>
                <w:sz w:val="16"/>
                <w:szCs w:val="16"/>
              </w:rPr>
            </w:pPr>
            <w:r w:rsidRPr="00604C42">
              <w:rPr>
                <w:sz w:val="16"/>
                <w:szCs w:val="16"/>
              </w:rPr>
              <w:t>66.05</w:t>
            </w:r>
          </w:p>
        </w:tc>
        <w:tc>
          <w:tcPr>
            <w:tcW w:w="636" w:type="dxa"/>
            <w:noWrap/>
            <w:vAlign w:val="center"/>
            <w:hideMark/>
          </w:tcPr>
          <w:p w14:paraId="599552E2" w14:textId="77777777" w:rsidR="00210400" w:rsidRPr="00604C42" w:rsidRDefault="00210400" w:rsidP="00562129">
            <w:pPr>
              <w:tabs>
                <w:tab w:val="decimal" w:pos="154"/>
              </w:tabs>
              <w:ind w:firstLine="0"/>
              <w:jc w:val="center"/>
              <w:rPr>
                <w:sz w:val="16"/>
                <w:szCs w:val="16"/>
              </w:rPr>
            </w:pPr>
            <w:r w:rsidRPr="00604C42">
              <w:rPr>
                <w:sz w:val="16"/>
                <w:szCs w:val="16"/>
              </w:rPr>
              <w:t>14.12</w:t>
            </w:r>
          </w:p>
        </w:tc>
        <w:tc>
          <w:tcPr>
            <w:tcW w:w="454" w:type="dxa"/>
            <w:noWrap/>
            <w:vAlign w:val="center"/>
            <w:hideMark/>
          </w:tcPr>
          <w:p w14:paraId="50999891" w14:textId="77777777" w:rsidR="00210400" w:rsidRPr="00604C42" w:rsidRDefault="00210400" w:rsidP="00562129">
            <w:pPr>
              <w:ind w:firstLine="0"/>
              <w:jc w:val="center"/>
              <w:rPr>
                <w:sz w:val="16"/>
                <w:szCs w:val="16"/>
              </w:rPr>
            </w:pPr>
            <w:r w:rsidRPr="00604C42">
              <w:rPr>
                <w:sz w:val="16"/>
                <w:szCs w:val="16"/>
              </w:rPr>
              <w:t>19</w:t>
            </w:r>
          </w:p>
        </w:tc>
        <w:tc>
          <w:tcPr>
            <w:tcW w:w="636" w:type="dxa"/>
            <w:noWrap/>
            <w:vAlign w:val="center"/>
            <w:hideMark/>
          </w:tcPr>
          <w:p w14:paraId="2F7EE52B" w14:textId="77777777" w:rsidR="00210400" w:rsidRPr="00604C42" w:rsidRDefault="00210400" w:rsidP="00562129">
            <w:pPr>
              <w:tabs>
                <w:tab w:val="decimal" w:pos="164"/>
              </w:tabs>
              <w:ind w:firstLine="0"/>
              <w:jc w:val="center"/>
              <w:rPr>
                <w:sz w:val="16"/>
                <w:szCs w:val="16"/>
              </w:rPr>
            </w:pPr>
            <w:r w:rsidRPr="00604C42">
              <w:rPr>
                <w:sz w:val="16"/>
                <w:szCs w:val="16"/>
              </w:rPr>
              <w:t>70.68</w:t>
            </w:r>
          </w:p>
        </w:tc>
        <w:tc>
          <w:tcPr>
            <w:tcW w:w="623" w:type="dxa"/>
            <w:noWrap/>
            <w:vAlign w:val="center"/>
            <w:hideMark/>
          </w:tcPr>
          <w:p w14:paraId="322A6B14" w14:textId="77777777" w:rsidR="00210400" w:rsidRPr="00604C42" w:rsidRDefault="00210400" w:rsidP="00562129">
            <w:pPr>
              <w:tabs>
                <w:tab w:val="decimal" w:pos="157"/>
              </w:tabs>
              <w:ind w:firstLine="0"/>
              <w:jc w:val="center"/>
              <w:rPr>
                <w:sz w:val="16"/>
                <w:szCs w:val="16"/>
              </w:rPr>
            </w:pPr>
            <w:r w:rsidRPr="00604C42">
              <w:rPr>
                <w:sz w:val="16"/>
                <w:szCs w:val="16"/>
              </w:rPr>
              <w:t>13.93</w:t>
            </w:r>
          </w:p>
        </w:tc>
        <w:tc>
          <w:tcPr>
            <w:tcW w:w="379" w:type="dxa"/>
            <w:noWrap/>
            <w:vAlign w:val="center"/>
            <w:hideMark/>
          </w:tcPr>
          <w:p w14:paraId="205AAA8B" w14:textId="77777777" w:rsidR="00210400" w:rsidRPr="00604C42" w:rsidRDefault="00210400" w:rsidP="00562129">
            <w:pPr>
              <w:ind w:firstLine="0"/>
              <w:jc w:val="center"/>
              <w:rPr>
                <w:sz w:val="16"/>
                <w:szCs w:val="16"/>
              </w:rPr>
            </w:pPr>
            <w:r w:rsidRPr="00604C42">
              <w:rPr>
                <w:sz w:val="16"/>
                <w:szCs w:val="16"/>
              </w:rPr>
              <w:t>11</w:t>
            </w:r>
          </w:p>
        </w:tc>
        <w:tc>
          <w:tcPr>
            <w:tcW w:w="1383" w:type="dxa"/>
            <w:noWrap/>
            <w:vAlign w:val="center"/>
            <w:hideMark/>
          </w:tcPr>
          <w:p w14:paraId="514D6CE3" w14:textId="77777777" w:rsidR="00210400" w:rsidRPr="00604C42" w:rsidRDefault="00210400" w:rsidP="00562129">
            <w:pPr>
              <w:ind w:firstLine="0"/>
              <w:jc w:val="center"/>
              <w:rPr>
                <w:sz w:val="16"/>
                <w:szCs w:val="16"/>
              </w:rPr>
            </w:pPr>
          </w:p>
        </w:tc>
      </w:tr>
      <w:tr w:rsidR="00181C50" w:rsidRPr="00604C42" w14:paraId="530DC0D7" w14:textId="77777777" w:rsidTr="001147D5">
        <w:trPr>
          <w:trHeight w:val="281"/>
          <w:jc w:val="center"/>
        </w:trPr>
        <w:tc>
          <w:tcPr>
            <w:tcW w:w="2160" w:type="dxa"/>
            <w:noWrap/>
            <w:vAlign w:val="center"/>
            <w:hideMark/>
          </w:tcPr>
          <w:p w14:paraId="0514376E" w14:textId="77777777" w:rsidR="00210400" w:rsidRPr="00604C42" w:rsidRDefault="00210400" w:rsidP="00562129">
            <w:pPr>
              <w:ind w:firstLine="0"/>
              <w:jc w:val="left"/>
              <w:rPr>
                <w:sz w:val="16"/>
                <w:szCs w:val="16"/>
              </w:rPr>
            </w:pPr>
            <w:r w:rsidRPr="00604C42">
              <w:rPr>
                <w:sz w:val="16"/>
                <w:szCs w:val="16"/>
              </w:rPr>
              <w:t>Lappalainen 2015</w:t>
            </w:r>
          </w:p>
        </w:tc>
        <w:tc>
          <w:tcPr>
            <w:tcW w:w="1214" w:type="dxa"/>
            <w:noWrap/>
            <w:vAlign w:val="center"/>
            <w:hideMark/>
          </w:tcPr>
          <w:p w14:paraId="739F33F3" w14:textId="28EF1C14"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3D98EBEF" w14:textId="77777777" w:rsidR="00210400" w:rsidRPr="00604C42" w:rsidRDefault="00210400" w:rsidP="00562129">
            <w:pPr>
              <w:tabs>
                <w:tab w:val="decimal" w:pos="162"/>
              </w:tabs>
              <w:ind w:firstLine="0"/>
              <w:jc w:val="center"/>
              <w:rPr>
                <w:sz w:val="16"/>
                <w:szCs w:val="16"/>
              </w:rPr>
            </w:pPr>
            <w:r w:rsidRPr="00604C42">
              <w:rPr>
                <w:sz w:val="16"/>
                <w:szCs w:val="16"/>
              </w:rPr>
              <w:t>13.34</w:t>
            </w:r>
          </w:p>
        </w:tc>
        <w:tc>
          <w:tcPr>
            <w:tcW w:w="636" w:type="dxa"/>
            <w:noWrap/>
            <w:vAlign w:val="center"/>
            <w:hideMark/>
          </w:tcPr>
          <w:p w14:paraId="2EA01700" w14:textId="77777777" w:rsidR="00210400" w:rsidRPr="00604C42" w:rsidRDefault="00210400" w:rsidP="00562129">
            <w:pPr>
              <w:tabs>
                <w:tab w:val="decimal" w:pos="154"/>
              </w:tabs>
              <w:ind w:firstLine="0"/>
              <w:jc w:val="center"/>
              <w:rPr>
                <w:sz w:val="16"/>
                <w:szCs w:val="16"/>
              </w:rPr>
            </w:pPr>
            <w:r w:rsidRPr="00604C42">
              <w:rPr>
                <w:sz w:val="16"/>
                <w:szCs w:val="16"/>
              </w:rPr>
              <w:t>6.75</w:t>
            </w:r>
          </w:p>
        </w:tc>
        <w:tc>
          <w:tcPr>
            <w:tcW w:w="454" w:type="dxa"/>
            <w:noWrap/>
            <w:vAlign w:val="center"/>
            <w:hideMark/>
          </w:tcPr>
          <w:p w14:paraId="4E9F3969" w14:textId="77777777" w:rsidR="00210400" w:rsidRPr="00604C42" w:rsidRDefault="00210400" w:rsidP="00562129">
            <w:pPr>
              <w:ind w:firstLine="0"/>
              <w:jc w:val="center"/>
              <w:rPr>
                <w:sz w:val="16"/>
                <w:szCs w:val="16"/>
              </w:rPr>
            </w:pPr>
            <w:r w:rsidRPr="00604C42">
              <w:rPr>
                <w:sz w:val="16"/>
                <w:szCs w:val="16"/>
              </w:rPr>
              <w:t>18</w:t>
            </w:r>
          </w:p>
        </w:tc>
        <w:tc>
          <w:tcPr>
            <w:tcW w:w="636" w:type="dxa"/>
            <w:noWrap/>
            <w:vAlign w:val="center"/>
            <w:hideMark/>
          </w:tcPr>
          <w:p w14:paraId="4D6A45E3" w14:textId="77777777" w:rsidR="00210400" w:rsidRPr="00604C42" w:rsidRDefault="00210400" w:rsidP="00562129">
            <w:pPr>
              <w:tabs>
                <w:tab w:val="decimal" w:pos="164"/>
              </w:tabs>
              <w:ind w:firstLine="0"/>
              <w:jc w:val="center"/>
              <w:rPr>
                <w:sz w:val="16"/>
                <w:szCs w:val="16"/>
              </w:rPr>
            </w:pPr>
            <w:r w:rsidRPr="00604C42">
              <w:rPr>
                <w:sz w:val="16"/>
                <w:szCs w:val="16"/>
              </w:rPr>
              <w:t>17.85</w:t>
            </w:r>
          </w:p>
        </w:tc>
        <w:tc>
          <w:tcPr>
            <w:tcW w:w="623" w:type="dxa"/>
            <w:noWrap/>
            <w:vAlign w:val="center"/>
            <w:hideMark/>
          </w:tcPr>
          <w:p w14:paraId="01080004" w14:textId="77777777" w:rsidR="00210400" w:rsidRPr="00604C42" w:rsidRDefault="00210400" w:rsidP="00562129">
            <w:pPr>
              <w:tabs>
                <w:tab w:val="decimal" w:pos="157"/>
              </w:tabs>
              <w:ind w:firstLine="0"/>
              <w:jc w:val="center"/>
              <w:rPr>
                <w:sz w:val="16"/>
                <w:szCs w:val="16"/>
              </w:rPr>
            </w:pPr>
            <w:r w:rsidRPr="00604C42">
              <w:rPr>
                <w:sz w:val="16"/>
                <w:szCs w:val="16"/>
              </w:rPr>
              <w:t>7.34</w:t>
            </w:r>
          </w:p>
        </w:tc>
        <w:tc>
          <w:tcPr>
            <w:tcW w:w="379" w:type="dxa"/>
            <w:noWrap/>
            <w:vAlign w:val="center"/>
            <w:hideMark/>
          </w:tcPr>
          <w:p w14:paraId="2AF5582B" w14:textId="77777777" w:rsidR="00210400" w:rsidRPr="00604C42" w:rsidRDefault="00210400" w:rsidP="00562129">
            <w:pPr>
              <w:ind w:firstLine="0"/>
              <w:jc w:val="center"/>
              <w:rPr>
                <w:sz w:val="16"/>
                <w:szCs w:val="16"/>
              </w:rPr>
            </w:pPr>
            <w:r w:rsidRPr="00604C42">
              <w:rPr>
                <w:sz w:val="16"/>
                <w:szCs w:val="16"/>
              </w:rPr>
              <w:t>20</w:t>
            </w:r>
          </w:p>
        </w:tc>
        <w:tc>
          <w:tcPr>
            <w:tcW w:w="1383" w:type="dxa"/>
            <w:noWrap/>
            <w:vAlign w:val="center"/>
            <w:hideMark/>
          </w:tcPr>
          <w:p w14:paraId="214444BD"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3F5DED24" w14:textId="77777777" w:rsidTr="001147D5">
        <w:trPr>
          <w:trHeight w:val="281"/>
          <w:jc w:val="center"/>
        </w:trPr>
        <w:tc>
          <w:tcPr>
            <w:tcW w:w="2160" w:type="dxa"/>
            <w:noWrap/>
            <w:vAlign w:val="center"/>
            <w:hideMark/>
          </w:tcPr>
          <w:p w14:paraId="51ABE6D0" w14:textId="77777777" w:rsidR="00210400" w:rsidRPr="00604C42" w:rsidRDefault="00210400" w:rsidP="00562129">
            <w:pPr>
              <w:ind w:firstLine="0"/>
              <w:jc w:val="left"/>
              <w:rPr>
                <w:sz w:val="16"/>
                <w:szCs w:val="16"/>
              </w:rPr>
            </w:pPr>
          </w:p>
        </w:tc>
        <w:tc>
          <w:tcPr>
            <w:tcW w:w="1214" w:type="dxa"/>
            <w:noWrap/>
            <w:vAlign w:val="center"/>
            <w:hideMark/>
          </w:tcPr>
          <w:p w14:paraId="4AC28E9B" w14:textId="2716B172"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24E5B05E" w14:textId="77777777" w:rsidR="00210400" w:rsidRPr="00604C42" w:rsidRDefault="00210400" w:rsidP="00562129">
            <w:pPr>
              <w:tabs>
                <w:tab w:val="decimal" w:pos="162"/>
              </w:tabs>
              <w:ind w:firstLine="0"/>
              <w:jc w:val="center"/>
              <w:rPr>
                <w:sz w:val="16"/>
                <w:szCs w:val="16"/>
              </w:rPr>
            </w:pPr>
            <w:r w:rsidRPr="00604C42">
              <w:rPr>
                <w:sz w:val="16"/>
                <w:szCs w:val="16"/>
              </w:rPr>
              <w:t>13.34</w:t>
            </w:r>
          </w:p>
        </w:tc>
        <w:tc>
          <w:tcPr>
            <w:tcW w:w="636" w:type="dxa"/>
            <w:noWrap/>
            <w:vAlign w:val="center"/>
            <w:hideMark/>
          </w:tcPr>
          <w:p w14:paraId="1AABDABF" w14:textId="77777777" w:rsidR="00210400" w:rsidRPr="00604C42" w:rsidRDefault="00210400" w:rsidP="00562129">
            <w:pPr>
              <w:tabs>
                <w:tab w:val="decimal" w:pos="154"/>
              </w:tabs>
              <w:ind w:firstLine="0"/>
              <w:jc w:val="center"/>
              <w:rPr>
                <w:sz w:val="16"/>
                <w:szCs w:val="16"/>
              </w:rPr>
            </w:pPr>
            <w:r w:rsidRPr="00604C42">
              <w:rPr>
                <w:sz w:val="16"/>
                <w:szCs w:val="16"/>
              </w:rPr>
              <w:t>6.75</w:t>
            </w:r>
          </w:p>
        </w:tc>
        <w:tc>
          <w:tcPr>
            <w:tcW w:w="454" w:type="dxa"/>
            <w:noWrap/>
            <w:vAlign w:val="center"/>
            <w:hideMark/>
          </w:tcPr>
          <w:p w14:paraId="4DF387A2" w14:textId="77777777" w:rsidR="00210400" w:rsidRPr="00604C42" w:rsidRDefault="00210400" w:rsidP="00562129">
            <w:pPr>
              <w:ind w:firstLine="0"/>
              <w:jc w:val="center"/>
              <w:rPr>
                <w:sz w:val="16"/>
                <w:szCs w:val="16"/>
              </w:rPr>
            </w:pPr>
            <w:r w:rsidRPr="00604C42">
              <w:rPr>
                <w:sz w:val="16"/>
                <w:szCs w:val="16"/>
              </w:rPr>
              <w:t>18</w:t>
            </w:r>
          </w:p>
        </w:tc>
        <w:tc>
          <w:tcPr>
            <w:tcW w:w="636" w:type="dxa"/>
            <w:noWrap/>
            <w:vAlign w:val="center"/>
            <w:hideMark/>
          </w:tcPr>
          <w:p w14:paraId="12A73F2D" w14:textId="77777777" w:rsidR="00210400" w:rsidRPr="00604C42" w:rsidRDefault="00210400" w:rsidP="00562129">
            <w:pPr>
              <w:tabs>
                <w:tab w:val="decimal" w:pos="164"/>
              </w:tabs>
              <w:ind w:firstLine="0"/>
              <w:jc w:val="center"/>
              <w:rPr>
                <w:sz w:val="16"/>
                <w:szCs w:val="16"/>
              </w:rPr>
            </w:pPr>
            <w:r w:rsidRPr="00604C42">
              <w:rPr>
                <w:sz w:val="16"/>
                <w:szCs w:val="16"/>
              </w:rPr>
              <w:t>17.85</w:t>
            </w:r>
          </w:p>
        </w:tc>
        <w:tc>
          <w:tcPr>
            <w:tcW w:w="623" w:type="dxa"/>
            <w:noWrap/>
            <w:vAlign w:val="center"/>
            <w:hideMark/>
          </w:tcPr>
          <w:p w14:paraId="352F5559" w14:textId="77777777" w:rsidR="00210400" w:rsidRPr="00604C42" w:rsidRDefault="00210400" w:rsidP="00562129">
            <w:pPr>
              <w:tabs>
                <w:tab w:val="decimal" w:pos="157"/>
              </w:tabs>
              <w:ind w:firstLine="0"/>
              <w:jc w:val="center"/>
              <w:rPr>
                <w:sz w:val="16"/>
                <w:szCs w:val="16"/>
              </w:rPr>
            </w:pPr>
            <w:r w:rsidRPr="00604C42">
              <w:rPr>
                <w:sz w:val="16"/>
                <w:szCs w:val="16"/>
              </w:rPr>
              <w:t>7.34</w:t>
            </w:r>
          </w:p>
        </w:tc>
        <w:tc>
          <w:tcPr>
            <w:tcW w:w="379" w:type="dxa"/>
            <w:noWrap/>
            <w:vAlign w:val="center"/>
            <w:hideMark/>
          </w:tcPr>
          <w:p w14:paraId="73EA136B" w14:textId="77777777" w:rsidR="00210400" w:rsidRPr="00604C42" w:rsidRDefault="00210400" w:rsidP="00562129">
            <w:pPr>
              <w:ind w:firstLine="0"/>
              <w:jc w:val="center"/>
              <w:rPr>
                <w:sz w:val="16"/>
                <w:szCs w:val="16"/>
              </w:rPr>
            </w:pPr>
            <w:r w:rsidRPr="00604C42">
              <w:rPr>
                <w:sz w:val="16"/>
                <w:szCs w:val="16"/>
              </w:rPr>
              <w:t>20</w:t>
            </w:r>
          </w:p>
        </w:tc>
        <w:tc>
          <w:tcPr>
            <w:tcW w:w="1383" w:type="dxa"/>
            <w:noWrap/>
            <w:vAlign w:val="center"/>
            <w:hideMark/>
          </w:tcPr>
          <w:p w14:paraId="75F7D2C6" w14:textId="77777777" w:rsidR="00210400" w:rsidRPr="00604C42" w:rsidRDefault="00210400" w:rsidP="00562129">
            <w:pPr>
              <w:ind w:firstLine="0"/>
              <w:jc w:val="center"/>
              <w:rPr>
                <w:sz w:val="16"/>
                <w:szCs w:val="16"/>
              </w:rPr>
            </w:pPr>
          </w:p>
        </w:tc>
      </w:tr>
      <w:tr w:rsidR="00181C50" w:rsidRPr="00604C42" w14:paraId="40C99885" w14:textId="77777777" w:rsidTr="001147D5">
        <w:trPr>
          <w:trHeight w:val="281"/>
          <w:jc w:val="center"/>
        </w:trPr>
        <w:tc>
          <w:tcPr>
            <w:tcW w:w="2160" w:type="dxa"/>
            <w:noWrap/>
            <w:vAlign w:val="center"/>
            <w:hideMark/>
          </w:tcPr>
          <w:p w14:paraId="115F579F" w14:textId="77777777" w:rsidR="00210400" w:rsidRPr="00604C42" w:rsidRDefault="00210400" w:rsidP="00562129">
            <w:pPr>
              <w:ind w:firstLine="0"/>
              <w:jc w:val="left"/>
              <w:rPr>
                <w:sz w:val="16"/>
                <w:szCs w:val="16"/>
              </w:rPr>
            </w:pPr>
            <w:r w:rsidRPr="00604C42">
              <w:rPr>
                <w:sz w:val="16"/>
                <w:szCs w:val="16"/>
              </w:rPr>
              <w:t>Ernst T. Bohlmeijer 2011</w:t>
            </w:r>
          </w:p>
        </w:tc>
        <w:tc>
          <w:tcPr>
            <w:tcW w:w="1214" w:type="dxa"/>
            <w:noWrap/>
            <w:vAlign w:val="center"/>
            <w:hideMark/>
          </w:tcPr>
          <w:p w14:paraId="11B12490" w14:textId="7814E1A9"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3D46BD2" w14:textId="77777777" w:rsidR="00210400" w:rsidRPr="00604C42" w:rsidRDefault="00210400" w:rsidP="00562129">
            <w:pPr>
              <w:tabs>
                <w:tab w:val="decimal" w:pos="162"/>
              </w:tabs>
              <w:ind w:firstLine="0"/>
              <w:jc w:val="center"/>
              <w:rPr>
                <w:sz w:val="16"/>
                <w:szCs w:val="16"/>
              </w:rPr>
            </w:pPr>
            <w:r w:rsidRPr="00604C42">
              <w:rPr>
                <w:sz w:val="16"/>
                <w:szCs w:val="16"/>
              </w:rPr>
              <w:t>15.94</w:t>
            </w:r>
          </w:p>
        </w:tc>
        <w:tc>
          <w:tcPr>
            <w:tcW w:w="636" w:type="dxa"/>
            <w:noWrap/>
            <w:vAlign w:val="center"/>
            <w:hideMark/>
          </w:tcPr>
          <w:p w14:paraId="17394A62" w14:textId="77777777" w:rsidR="00210400" w:rsidRPr="00604C42" w:rsidRDefault="00210400" w:rsidP="00562129">
            <w:pPr>
              <w:tabs>
                <w:tab w:val="decimal" w:pos="154"/>
              </w:tabs>
              <w:ind w:firstLine="0"/>
              <w:jc w:val="center"/>
              <w:rPr>
                <w:sz w:val="16"/>
                <w:szCs w:val="16"/>
              </w:rPr>
            </w:pPr>
            <w:r w:rsidRPr="00604C42">
              <w:rPr>
                <w:sz w:val="16"/>
                <w:szCs w:val="16"/>
              </w:rPr>
              <w:t>10.37</w:t>
            </w:r>
          </w:p>
        </w:tc>
        <w:tc>
          <w:tcPr>
            <w:tcW w:w="454" w:type="dxa"/>
            <w:noWrap/>
            <w:vAlign w:val="center"/>
            <w:hideMark/>
          </w:tcPr>
          <w:p w14:paraId="0BE74515" w14:textId="77777777" w:rsidR="00210400" w:rsidRPr="00604C42" w:rsidRDefault="00210400" w:rsidP="00562129">
            <w:pPr>
              <w:ind w:firstLine="0"/>
              <w:jc w:val="center"/>
              <w:rPr>
                <w:sz w:val="16"/>
                <w:szCs w:val="16"/>
              </w:rPr>
            </w:pPr>
            <w:r w:rsidRPr="00604C42">
              <w:rPr>
                <w:sz w:val="16"/>
                <w:szCs w:val="16"/>
              </w:rPr>
              <w:t>39</w:t>
            </w:r>
          </w:p>
        </w:tc>
        <w:tc>
          <w:tcPr>
            <w:tcW w:w="636" w:type="dxa"/>
            <w:noWrap/>
            <w:vAlign w:val="center"/>
            <w:hideMark/>
          </w:tcPr>
          <w:p w14:paraId="4251E1F0" w14:textId="77777777" w:rsidR="00210400" w:rsidRPr="00604C42" w:rsidRDefault="00210400" w:rsidP="00562129">
            <w:pPr>
              <w:tabs>
                <w:tab w:val="decimal" w:pos="164"/>
              </w:tabs>
              <w:ind w:firstLine="0"/>
              <w:jc w:val="center"/>
              <w:rPr>
                <w:sz w:val="16"/>
                <w:szCs w:val="16"/>
              </w:rPr>
            </w:pPr>
            <w:r w:rsidRPr="00604C42">
              <w:rPr>
                <w:sz w:val="16"/>
                <w:szCs w:val="16"/>
              </w:rPr>
              <w:t>22.07</w:t>
            </w:r>
          </w:p>
        </w:tc>
        <w:tc>
          <w:tcPr>
            <w:tcW w:w="623" w:type="dxa"/>
            <w:noWrap/>
            <w:vAlign w:val="center"/>
            <w:hideMark/>
          </w:tcPr>
          <w:p w14:paraId="5A558D93" w14:textId="77777777" w:rsidR="00210400" w:rsidRPr="00604C42" w:rsidRDefault="00210400" w:rsidP="00562129">
            <w:pPr>
              <w:tabs>
                <w:tab w:val="decimal" w:pos="157"/>
              </w:tabs>
              <w:ind w:firstLine="0"/>
              <w:jc w:val="center"/>
              <w:rPr>
                <w:sz w:val="16"/>
                <w:szCs w:val="16"/>
              </w:rPr>
            </w:pPr>
            <w:r w:rsidRPr="00604C42">
              <w:rPr>
                <w:sz w:val="16"/>
                <w:szCs w:val="16"/>
              </w:rPr>
              <w:t>9.99</w:t>
            </w:r>
          </w:p>
        </w:tc>
        <w:tc>
          <w:tcPr>
            <w:tcW w:w="379" w:type="dxa"/>
            <w:noWrap/>
            <w:vAlign w:val="center"/>
            <w:hideMark/>
          </w:tcPr>
          <w:p w14:paraId="1F2534FE" w14:textId="77777777" w:rsidR="00210400" w:rsidRPr="00604C42" w:rsidRDefault="00210400" w:rsidP="00562129">
            <w:pPr>
              <w:ind w:firstLine="0"/>
              <w:jc w:val="center"/>
              <w:rPr>
                <w:sz w:val="16"/>
                <w:szCs w:val="16"/>
              </w:rPr>
            </w:pPr>
            <w:r w:rsidRPr="00604C42">
              <w:rPr>
                <w:sz w:val="16"/>
                <w:szCs w:val="16"/>
              </w:rPr>
              <w:t>42</w:t>
            </w:r>
          </w:p>
        </w:tc>
        <w:tc>
          <w:tcPr>
            <w:tcW w:w="1383" w:type="dxa"/>
            <w:noWrap/>
            <w:vAlign w:val="center"/>
            <w:hideMark/>
          </w:tcPr>
          <w:p w14:paraId="716EC006"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1FD74009" w14:textId="77777777" w:rsidTr="001147D5">
        <w:trPr>
          <w:trHeight w:val="281"/>
          <w:jc w:val="center"/>
        </w:trPr>
        <w:tc>
          <w:tcPr>
            <w:tcW w:w="2160" w:type="dxa"/>
            <w:noWrap/>
            <w:vAlign w:val="center"/>
            <w:hideMark/>
          </w:tcPr>
          <w:p w14:paraId="10ED0734" w14:textId="77777777" w:rsidR="00210400" w:rsidRPr="00604C42" w:rsidRDefault="00210400" w:rsidP="00562129">
            <w:pPr>
              <w:ind w:firstLine="0"/>
              <w:jc w:val="left"/>
              <w:rPr>
                <w:sz w:val="16"/>
                <w:szCs w:val="16"/>
              </w:rPr>
            </w:pPr>
          </w:p>
        </w:tc>
        <w:tc>
          <w:tcPr>
            <w:tcW w:w="1214" w:type="dxa"/>
            <w:noWrap/>
            <w:vAlign w:val="center"/>
            <w:hideMark/>
          </w:tcPr>
          <w:p w14:paraId="703A040B" w14:textId="2CA22494"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7CBA1600" w14:textId="77777777" w:rsidR="00210400" w:rsidRPr="00604C42" w:rsidRDefault="00210400" w:rsidP="00562129">
            <w:pPr>
              <w:tabs>
                <w:tab w:val="decimal" w:pos="162"/>
              </w:tabs>
              <w:ind w:firstLine="0"/>
              <w:jc w:val="center"/>
              <w:rPr>
                <w:sz w:val="16"/>
                <w:szCs w:val="16"/>
              </w:rPr>
            </w:pPr>
            <w:r w:rsidRPr="00604C42">
              <w:rPr>
                <w:sz w:val="16"/>
                <w:szCs w:val="16"/>
              </w:rPr>
              <w:t>15.94</w:t>
            </w:r>
          </w:p>
        </w:tc>
        <w:tc>
          <w:tcPr>
            <w:tcW w:w="636" w:type="dxa"/>
            <w:noWrap/>
            <w:vAlign w:val="center"/>
            <w:hideMark/>
          </w:tcPr>
          <w:p w14:paraId="09EAEF85" w14:textId="77777777" w:rsidR="00210400" w:rsidRPr="00604C42" w:rsidRDefault="00210400" w:rsidP="00562129">
            <w:pPr>
              <w:tabs>
                <w:tab w:val="decimal" w:pos="154"/>
              </w:tabs>
              <w:ind w:firstLine="0"/>
              <w:jc w:val="center"/>
              <w:rPr>
                <w:sz w:val="16"/>
                <w:szCs w:val="16"/>
              </w:rPr>
            </w:pPr>
            <w:r w:rsidRPr="00604C42">
              <w:rPr>
                <w:sz w:val="16"/>
                <w:szCs w:val="16"/>
              </w:rPr>
              <w:t>10.37</w:t>
            </w:r>
          </w:p>
        </w:tc>
        <w:tc>
          <w:tcPr>
            <w:tcW w:w="454" w:type="dxa"/>
            <w:noWrap/>
            <w:vAlign w:val="center"/>
            <w:hideMark/>
          </w:tcPr>
          <w:p w14:paraId="14F37BFD" w14:textId="77777777" w:rsidR="00210400" w:rsidRPr="00604C42" w:rsidRDefault="00210400" w:rsidP="00562129">
            <w:pPr>
              <w:ind w:firstLine="0"/>
              <w:jc w:val="center"/>
              <w:rPr>
                <w:sz w:val="16"/>
                <w:szCs w:val="16"/>
              </w:rPr>
            </w:pPr>
            <w:r w:rsidRPr="00604C42">
              <w:rPr>
                <w:sz w:val="16"/>
                <w:szCs w:val="16"/>
              </w:rPr>
              <w:t>39</w:t>
            </w:r>
          </w:p>
        </w:tc>
        <w:tc>
          <w:tcPr>
            <w:tcW w:w="636" w:type="dxa"/>
            <w:noWrap/>
            <w:vAlign w:val="center"/>
            <w:hideMark/>
          </w:tcPr>
          <w:p w14:paraId="5BE85500" w14:textId="77777777" w:rsidR="00210400" w:rsidRPr="00604C42" w:rsidRDefault="00210400" w:rsidP="00562129">
            <w:pPr>
              <w:tabs>
                <w:tab w:val="decimal" w:pos="164"/>
              </w:tabs>
              <w:ind w:firstLine="0"/>
              <w:jc w:val="center"/>
              <w:rPr>
                <w:sz w:val="16"/>
                <w:szCs w:val="16"/>
              </w:rPr>
            </w:pPr>
            <w:r w:rsidRPr="00604C42">
              <w:rPr>
                <w:sz w:val="16"/>
                <w:szCs w:val="16"/>
              </w:rPr>
              <w:t>22.07</w:t>
            </w:r>
          </w:p>
        </w:tc>
        <w:tc>
          <w:tcPr>
            <w:tcW w:w="623" w:type="dxa"/>
            <w:noWrap/>
            <w:vAlign w:val="center"/>
            <w:hideMark/>
          </w:tcPr>
          <w:p w14:paraId="7B11D4C3" w14:textId="77777777" w:rsidR="00210400" w:rsidRPr="00604C42" w:rsidRDefault="00210400" w:rsidP="00562129">
            <w:pPr>
              <w:tabs>
                <w:tab w:val="decimal" w:pos="157"/>
              </w:tabs>
              <w:ind w:firstLine="0"/>
              <w:jc w:val="center"/>
              <w:rPr>
                <w:sz w:val="16"/>
                <w:szCs w:val="16"/>
              </w:rPr>
            </w:pPr>
            <w:r w:rsidRPr="00604C42">
              <w:rPr>
                <w:sz w:val="16"/>
                <w:szCs w:val="16"/>
              </w:rPr>
              <w:t>9.99</w:t>
            </w:r>
          </w:p>
        </w:tc>
        <w:tc>
          <w:tcPr>
            <w:tcW w:w="379" w:type="dxa"/>
            <w:noWrap/>
            <w:vAlign w:val="center"/>
            <w:hideMark/>
          </w:tcPr>
          <w:p w14:paraId="761C2F07" w14:textId="77777777" w:rsidR="00210400" w:rsidRPr="00604C42" w:rsidRDefault="00210400" w:rsidP="00562129">
            <w:pPr>
              <w:ind w:firstLine="0"/>
              <w:jc w:val="center"/>
              <w:rPr>
                <w:sz w:val="16"/>
                <w:szCs w:val="16"/>
              </w:rPr>
            </w:pPr>
            <w:r w:rsidRPr="00604C42">
              <w:rPr>
                <w:sz w:val="16"/>
                <w:szCs w:val="16"/>
              </w:rPr>
              <w:t>42</w:t>
            </w:r>
          </w:p>
        </w:tc>
        <w:tc>
          <w:tcPr>
            <w:tcW w:w="1383" w:type="dxa"/>
            <w:noWrap/>
            <w:vAlign w:val="center"/>
            <w:hideMark/>
          </w:tcPr>
          <w:p w14:paraId="324518DA" w14:textId="77777777" w:rsidR="00210400" w:rsidRPr="00604C42" w:rsidRDefault="00210400" w:rsidP="00562129">
            <w:pPr>
              <w:ind w:firstLine="0"/>
              <w:jc w:val="center"/>
              <w:rPr>
                <w:sz w:val="16"/>
                <w:szCs w:val="16"/>
              </w:rPr>
            </w:pPr>
          </w:p>
        </w:tc>
      </w:tr>
      <w:tr w:rsidR="00181C50" w:rsidRPr="00604C42" w14:paraId="0A8516FB" w14:textId="77777777" w:rsidTr="001147D5">
        <w:trPr>
          <w:trHeight w:val="281"/>
          <w:jc w:val="center"/>
        </w:trPr>
        <w:tc>
          <w:tcPr>
            <w:tcW w:w="2160" w:type="dxa"/>
            <w:noWrap/>
            <w:vAlign w:val="center"/>
            <w:hideMark/>
          </w:tcPr>
          <w:p w14:paraId="1FC04EC5" w14:textId="77777777" w:rsidR="00210400" w:rsidRPr="00604C42" w:rsidRDefault="00210400" w:rsidP="00562129">
            <w:pPr>
              <w:ind w:firstLine="0"/>
              <w:jc w:val="left"/>
              <w:rPr>
                <w:sz w:val="16"/>
                <w:szCs w:val="16"/>
              </w:rPr>
            </w:pPr>
            <w:r w:rsidRPr="00604C42">
              <w:rPr>
                <w:sz w:val="16"/>
                <w:szCs w:val="16"/>
              </w:rPr>
              <w:t>Chunxiao Zhao 2022</w:t>
            </w:r>
          </w:p>
        </w:tc>
        <w:tc>
          <w:tcPr>
            <w:tcW w:w="1214" w:type="dxa"/>
            <w:noWrap/>
            <w:vAlign w:val="center"/>
            <w:hideMark/>
          </w:tcPr>
          <w:p w14:paraId="2F9AA991" w14:textId="54220BA7"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B67FCE3"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3F5D68CE"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7D8A8697"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465A544D"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1260FB25"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2D8F86DF"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7635D6F9"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6B02BAB9" w14:textId="77777777" w:rsidTr="001147D5">
        <w:trPr>
          <w:trHeight w:val="281"/>
          <w:jc w:val="center"/>
        </w:trPr>
        <w:tc>
          <w:tcPr>
            <w:tcW w:w="2160" w:type="dxa"/>
            <w:noWrap/>
            <w:vAlign w:val="center"/>
            <w:hideMark/>
          </w:tcPr>
          <w:p w14:paraId="2ECF4CB6" w14:textId="77777777" w:rsidR="00210400" w:rsidRPr="00604C42" w:rsidRDefault="00210400" w:rsidP="00562129">
            <w:pPr>
              <w:ind w:firstLine="0"/>
              <w:jc w:val="left"/>
              <w:rPr>
                <w:sz w:val="16"/>
                <w:szCs w:val="16"/>
              </w:rPr>
            </w:pPr>
          </w:p>
        </w:tc>
        <w:tc>
          <w:tcPr>
            <w:tcW w:w="1214" w:type="dxa"/>
            <w:noWrap/>
            <w:vAlign w:val="center"/>
            <w:hideMark/>
          </w:tcPr>
          <w:p w14:paraId="61BEBE6D" w14:textId="6362042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6D9C5368"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2138A7A2"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1583A614"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768717E4"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37AC82BC"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70203857"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1F1E5DD7" w14:textId="77777777" w:rsidR="00210400" w:rsidRPr="00604C42" w:rsidRDefault="00210400" w:rsidP="00562129">
            <w:pPr>
              <w:ind w:firstLine="0"/>
              <w:jc w:val="center"/>
              <w:rPr>
                <w:sz w:val="16"/>
                <w:szCs w:val="16"/>
              </w:rPr>
            </w:pPr>
          </w:p>
        </w:tc>
      </w:tr>
      <w:tr w:rsidR="00181C50" w:rsidRPr="00604C42" w14:paraId="6479905C" w14:textId="77777777" w:rsidTr="001147D5">
        <w:trPr>
          <w:trHeight w:val="281"/>
          <w:jc w:val="center"/>
        </w:trPr>
        <w:tc>
          <w:tcPr>
            <w:tcW w:w="2160" w:type="dxa"/>
            <w:noWrap/>
            <w:vAlign w:val="center"/>
            <w:hideMark/>
          </w:tcPr>
          <w:p w14:paraId="62C23F32" w14:textId="77777777" w:rsidR="00210400" w:rsidRPr="00604C42" w:rsidRDefault="00210400" w:rsidP="00562129">
            <w:pPr>
              <w:ind w:firstLine="0"/>
              <w:jc w:val="left"/>
              <w:rPr>
                <w:sz w:val="16"/>
                <w:szCs w:val="16"/>
              </w:rPr>
            </w:pPr>
            <w:r w:rsidRPr="00604C42">
              <w:rPr>
                <w:sz w:val="16"/>
                <w:szCs w:val="16"/>
              </w:rPr>
              <w:t>Chen Juan 2021</w:t>
            </w:r>
          </w:p>
        </w:tc>
        <w:tc>
          <w:tcPr>
            <w:tcW w:w="1214" w:type="dxa"/>
            <w:noWrap/>
            <w:vAlign w:val="center"/>
            <w:hideMark/>
          </w:tcPr>
          <w:p w14:paraId="50FF41E5" w14:textId="3925D7DD"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6B8FDB23" w14:textId="77777777" w:rsidR="00210400" w:rsidRPr="00604C42" w:rsidRDefault="00210400" w:rsidP="00562129">
            <w:pPr>
              <w:tabs>
                <w:tab w:val="decimal" w:pos="162"/>
              </w:tabs>
              <w:ind w:firstLine="0"/>
              <w:jc w:val="center"/>
              <w:rPr>
                <w:sz w:val="16"/>
                <w:szCs w:val="16"/>
              </w:rPr>
            </w:pPr>
            <w:r w:rsidRPr="00604C42">
              <w:rPr>
                <w:sz w:val="16"/>
                <w:szCs w:val="16"/>
              </w:rPr>
              <w:t>49.36</w:t>
            </w:r>
          </w:p>
        </w:tc>
        <w:tc>
          <w:tcPr>
            <w:tcW w:w="636" w:type="dxa"/>
            <w:noWrap/>
            <w:vAlign w:val="center"/>
            <w:hideMark/>
          </w:tcPr>
          <w:p w14:paraId="08D6AB9B" w14:textId="77777777" w:rsidR="00210400" w:rsidRPr="00604C42" w:rsidRDefault="00210400" w:rsidP="00562129">
            <w:pPr>
              <w:tabs>
                <w:tab w:val="decimal" w:pos="154"/>
              </w:tabs>
              <w:ind w:firstLine="0"/>
              <w:jc w:val="center"/>
              <w:rPr>
                <w:sz w:val="16"/>
                <w:szCs w:val="16"/>
              </w:rPr>
            </w:pPr>
            <w:r w:rsidRPr="00604C42">
              <w:rPr>
                <w:sz w:val="16"/>
                <w:szCs w:val="16"/>
              </w:rPr>
              <w:t>2.18</w:t>
            </w:r>
          </w:p>
        </w:tc>
        <w:tc>
          <w:tcPr>
            <w:tcW w:w="454" w:type="dxa"/>
            <w:noWrap/>
            <w:vAlign w:val="center"/>
            <w:hideMark/>
          </w:tcPr>
          <w:p w14:paraId="2E81FD5A" w14:textId="77777777" w:rsidR="00210400" w:rsidRPr="00604C42" w:rsidRDefault="00210400" w:rsidP="00562129">
            <w:pPr>
              <w:ind w:firstLine="0"/>
              <w:jc w:val="center"/>
              <w:rPr>
                <w:sz w:val="16"/>
                <w:szCs w:val="16"/>
              </w:rPr>
            </w:pPr>
            <w:r w:rsidRPr="00604C42">
              <w:rPr>
                <w:sz w:val="16"/>
                <w:szCs w:val="16"/>
              </w:rPr>
              <w:t>30</w:t>
            </w:r>
          </w:p>
        </w:tc>
        <w:tc>
          <w:tcPr>
            <w:tcW w:w="636" w:type="dxa"/>
            <w:noWrap/>
            <w:vAlign w:val="center"/>
            <w:hideMark/>
          </w:tcPr>
          <w:p w14:paraId="4BE12755" w14:textId="77777777" w:rsidR="00210400" w:rsidRPr="00604C42" w:rsidRDefault="00210400" w:rsidP="00562129">
            <w:pPr>
              <w:tabs>
                <w:tab w:val="decimal" w:pos="164"/>
              </w:tabs>
              <w:ind w:firstLine="0"/>
              <w:jc w:val="center"/>
              <w:rPr>
                <w:sz w:val="16"/>
                <w:szCs w:val="16"/>
              </w:rPr>
            </w:pPr>
            <w:r w:rsidRPr="00604C42">
              <w:rPr>
                <w:sz w:val="16"/>
                <w:szCs w:val="16"/>
              </w:rPr>
              <w:t>54.36</w:t>
            </w:r>
          </w:p>
        </w:tc>
        <w:tc>
          <w:tcPr>
            <w:tcW w:w="623" w:type="dxa"/>
            <w:noWrap/>
            <w:vAlign w:val="center"/>
            <w:hideMark/>
          </w:tcPr>
          <w:p w14:paraId="17AEC637" w14:textId="77777777" w:rsidR="00210400" w:rsidRPr="00604C42" w:rsidRDefault="00210400" w:rsidP="00562129">
            <w:pPr>
              <w:tabs>
                <w:tab w:val="decimal" w:pos="157"/>
              </w:tabs>
              <w:ind w:firstLine="0"/>
              <w:jc w:val="center"/>
              <w:rPr>
                <w:sz w:val="16"/>
                <w:szCs w:val="16"/>
              </w:rPr>
            </w:pPr>
            <w:r w:rsidRPr="00604C42">
              <w:rPr>
                <w:sz w:val="16"/>
                <w:szCs w:val="16"/>
              </w:rPr>
              <w:t>3.29</w:t>
            </w:r>
          </w:p>
        </w:tc>
        <w:tc>
          <w:tcPr>
            <w:tcW w:w="379" w:type="dxa"/>
            <w:noWrap/>
            <w:vAlign w:val="center"/>
            <w:hideMark/>
          </w:tcPr>
          <w:p w14:paraId="26F6F9C2"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6BD84FC8"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27C4C2F9" w14:textId="77777777" w:rsidTr="001147D5">
        <w:trPr>
          <w:trHeight w:val="281"/>
          <w:jc w:val="center"/>
        </w:trPr>
        <w:tc>
          <w:tcPr>
            <w:tcW w:w="2160" w:type="dxa"/>
            <w:noWrap/>
            <w:vAlign w:val="center"/>
            <w:hideMark/>
          </w:tcPr>
          <w:p w14:paraId="26A3F80F" w14:textId="77777777" w:rsidR="00210400" w:rsidRPr="00604C42" w:rsidRDefault="00210400" w:rsidP="00562129">
            <w:pPr>
              <w:ind w:firstLine="0"/>
              <w:jc w:val="left"/>
              <w:rPr>
                <w:sz w:val="16"/>
                <w:szCs w:val="16"/>
              </w:rPr>
            </w:pPr>
          </w:p>
        </w:tc>
        <w:tc>
          <w:tcPr>
            <w:tcW w:w="1214" w:type="dxa"/>
            <w:noWrap/>
            <w:vAlign w:val="center"/>
            <w:hideMark/>
          </w:tcPr>
          <w:p w14:paraId="7B701ABB" w14:textId="20838AA3"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6BE7C7C"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24BA60F6"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1D2694E3"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6C2A81EF"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35C793E1"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4480E159"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1F51FF88" w14:textId="77777777" w:rsidR="00210400" w:rsidRPr="00604C42" w:rsidRDefault="00210400" w:rsidP="00562129">
            <w:pPr>
              <w:ind w:firstLine="0"/>
              <w:jc w:val="center"/>
              <w:rPr>
                <w:sz w:val="16"/>
                <w:szCs w:val="16"/>
              </w:rPr>
            </w:pPr>
          </w:p>
        </w:tc>
      </w:tr>
      <w:tr w:rsidR="00181C50" w:rsidRPr="00604C42" w14:paraId="4CBDB171" w14:textId="77777777" w:rsidTr="001147D5">
        <w:trPr>
          <w:trHeight w:val="281"/>
          <w:jc w:val="center"/>
        </w:trPr>
        <w:tc>
          <w:tcPr>
            <w:tcW w:w="2160" w:type="dxa"/>
            <w:noWrap/>
            <w:vAlign w:val="center"/>
            <w:hideMark/>
          </w:tcPr>
          <w:p w14:paraId="427897A2" w14:textId="77777777" w:rsidR="00210400" w:rsidRPr="00604C42" w:rsidRDefault="00210400" w:rsidP="00562129">
            <w:pPr>
              <w:ind w:firstLine="0"/>
              <w:jc w:val="left"/>
              <w:rPr>
                <w:sz w:val="16"/>
                <w:szCs w:val="16"/>
              </w:rPr>
            </w:pPr>
            <w:r w:rsidRPr="00604C42">
              <w:rPr>
                <w:sz w:val="16"/>
                <w:szCs w:val="16"/>
              </w:rPr>
              <w:t>A-Tjak 2018</w:t>
            </w:r>
          </w:p>
        </w:tc>
        <w:tc>
          <w:tcPr>
            <w:tcW w:w="1214" w:type="dxa"/>
            <w:noWrap/>
            <w:vAlign w:val="center"/>
            <w:hideMark/>
          </w:tcPr>
          <w:p w14:paraId="275DFF24" w14:textId="7BD71D16"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C11C106" w14:textId="77777777" w:rsidR="00210400" w:rsidRPr="00604C42" w:rsidRDefault="00210400" w:rsidP="00562129">
            <w:pPr>
              <w:tabs>
                <w:tab w:val="decimal" w:pos="162"/>
              </w:tabs>
              <w:ind w:firstLine="0"/>
              <w:jc w:val="center"/>
              <w:rPr>
                <w:sz w:val="16"/>
                <w:szCs w:val="16"/>
              </w:rPr>
            </w:pPr>
            <w:r w:rsidRPr="00604C42">
              <w:rPr>
                <w:sz w:val="16"/>
                <w:szCs w:val="16"/>
              </w:rPr>
              <w:t>11.08</w:t>
            </w:r>
          </w:p>
        </w:tc>
        <w:tc>
          <w:tcPr>
            <w:tcW w:w="636" w:type="dxa"/>
            <w:noWrap/>
            <w:vAlign w:val="center"/>
            <w:hideMark/>
          </w:tcPr>
          <w:p w14:paraId="3026DED1" w14:textId="29506888" w:rsidR="00210400" w:rsidRPr="00604C42" w:rsidRDefault="00210400" w:rsidP="00562129">
            <w:pPr>
              <w:tabs>
                <w:tab w:val="decimal" w:pos="154"/>
              </w:tabs>
              <w:ind w:firstLine="0"/>
              <w:jc w:val="center"/>
              <w:rPr>
                <w:sz w:val="16"/>
                <w:szCs w:val="16"/>
              </w:rPr>
            </w:pPr>
            <w:r w:rsidRPr="00604C42">
              <w:rPr>
                <w:sz w:val="16"/>
                <w:szCs w:val="16"/>
              </w:rPr>
              <w:t>1.36</w:t>
            </w:r>
          </w:p>
        </w:tc>
        <w:tc>
          <w:tcPr>
            <w:tcW w:w="454" w:type="dxa"/>
            <w:noWrap/>
            <w:vAlign w:val="center"/>
            <w:hideMark/>
          </w:tcPr>
          <w:p w14:paraId="5E3ED762" w14:textId="77777777" w:rsidR="00210400" w:rsidRPr="00604C42" w:rsidRDefault="00210400" w:rsidP="00562129">
            <w:pPr>
              <w:ind w:firstLine="0"/>
              <w:jc w:val="center"/>
              <w:rPr>
                <w:sz w:val="16"/>
                <w:szCs w:val="16"/>
              </w:rPr>
            </w:pPr>
            <w:r w:rsidRPr="00604C42">
              <w:rPr>
                <w:sz w:val="16"/>
                <w:szCs w:val="16"/>
              </w:rPr>
              <w:t>33</w:t>
            </w:r>
          </w:p>
        </w:tc>
        <w:tc>
          <w:tcPr>
            <w:tcW w:w="636" w:type="dxa"/>
            <w:noWrap/>
            <w:vAlign w:val="center"/>
            <w:hideMark/>
          </w:tcPr>
          <w:p w14:paraId="2BD9B42D" w14:textId="77777777" w:rsidR="00210400" w:rsidRPr="00604C42" w:rsidRDefault="00210400" w:rsidP="00562129">
            <w:pPr>
              <w:tabs>
                <w:tab w:val="decimal" w:pos="164"/>
              </w:tabs>
              <w:ind w:firstLine="0"/>
              <w:jc w:val="center"/>
              <w:rPr>
                <w:sz w:val="16"/>
                <w:szCs w:val="16"/>
              </w:rPr>
            </w:pPr>
            <w:r w:rsidRPr="00604C42">
              <w:rPr>
                <w:sz w:val="16"/>
                <w:szCs w:val="16"/>
              </w:rPr>
              <w:t>7.91</w:t>
            </w:r>
          </w:p>
        </w:tc>
        <w:tc>
          <w:tcPr>
            <w:tcW w:w="623" w:type="dxa"/>
            <w:noWrap/>
            <w:vAlign w:val="center"/>
            <w:hideMark/>
          </w:tcPr>
          <w:p w14:paraId="59E1F990" w14:textId="04AE2F12" w:rsidR="00210400" w:rsidRPr="00604C42" w:rsidRDefault="00210400" w:rsidP="00562129">
            <w:pPr>
              <w:tabs>
                <w:tab w:val="decimal" w:pos="157"/>
              </w:tabs>
              <w:ind w:firstLine="0"/>
              <w:jc w:val="center"/>
              <w:rPr>
                <w:sz w:val="16"/>
                <w:szCs w:val="16"/>
              </w:rPr>
            </w:pPr>
            <w:r w:rsidRPr="00604C42">
              <w:rPr>
                <w:sz w:val="16"/>
                <w:szCs w:val="16"/>
              </w:rPr>
              <w:t>1.51</w:t>
            </w:r>
          </w:p>
        </w:tc>
        <w:tc>
          <w:tcPr>
            <w:tcW w:w="379" w:type="dxa"/>
            <w:noWrap/>
            <w:vAlign w:val="center"/>
            <w:hideMark/>
          </w:tcPr>
          <w:p w14:paraId="4D2FF3A3" w14:textId="77777777" w:rsidR="00210400" w:rsidRPr="00604C42" w:rsidRDefault="00210400" w:rsidP="00562129">
            <w:pPr>
              <w:ind w:firstLine="0"/>
              <w:jc w:val="center"/>
              <w:rPr>
                <w:sz w:val="16"/>
                <w:szCs w:val="16"/>
              </w:rPr>
            </w:pPr>
            <w:r w:rsidRPr="00604C42">
              <w:rPr>
                <w:sz w:val="16"/>
                <w:szCs w:val="16"/>
              </w:rPr>
              <w:t>25</w:t>
            </w:r>
          </w:p>
        </w:tc>
        <w:tc>
          <w:tcPr>
            <w:tcW w:w="1383" w:type="dxa"/>
            <w:noWrap/>
            <w:vAlign w:val="center"/>
            <w:hideMark/>
          </w:tcPr>
          <w:p w14:paraId="43A28463" w14:textId="3769BBA7"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604C42"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tcBorders>
              <w:bottom w:val="single" w:sz="4" w:space="0" w:color="auto"/>
            </w:tcBorders>
            <w:noWrap/>
            <w:vAlign w:val="center"/>
            <w:hideMark/>
          </w:tcPr>
          <w:p w14:paraId="00E56388" w14:textId="77777777" w:rsidR="00210400" w:rsidRPr="00604C42" w:rsidRDefault="00210400" w:rsidP="00562129">
            <w:pPr>
              <w:tabs>
                <w:tab w:val="decimal" w:pos="162"/>
              </w:tabs>
              <w:ind w:firstLine="0"/>
              <w:jc w:val="center"/>
              <w:rPr>
                <w:sz w:val="16"/>
                <w:szCs w:val="16"/>
              </w:rPr>
            </w:pPr>
            <w:r w:rsidRPr="00604C42">
              <w:rPr>
                <w:sz w:val="16"/>
                <w:szCs w:val="16"/>
              </w:rPr>
              <w:t>11.08</w:t>
            </w:r>
          </w:p>
        </w:tc>
        <w:tc>
          <w:tcPr>
            <w:tcW w:w="636" w:type="dxa"/>
            <w:tcBorders>
              <w:bottom w:val="single" w:sz="4" w:space="0" w:color="auto"/>
            </w:tcBorders>
            <w:noWrap/>
            <w:vAlign w:val="center"/>
            <w:hideMark/>
          </w:tcPr>
          <w:p w14:paraId="7B280908" w14:textId="77777777" w:rsidR="00210400" w:rsidRPr="00604C42" w:rsidRDefault="00210400" w:rsidP="00562129">
            <w:pPr>
              <w:tabs>
                <w:tab w:val="decimal" w:pos="154"/>
              </w:tabs>
              <w:ind w:firstLine="0"/>
              <w:jc w:val="center"/>
              <w:rPr>
                <w:sz w:val="16"/>
                <w:szCs w:val="16"/>
              </w:rPr>
            </w:pPr>
            <w:r w:rsidRPr="00604C42">
              <w:rPr>
                <w:sz w:val="16"/>
                <w:szCs w:val="16"/>
              </w:rPr>
              <w:t>7.81</w:t>
            </w:r>
          </w:p>
        </w:tc>
        <w:tc>
          <w:tcPr>
            <w:tcW w:w="454" w:type="dxa"/>
            <w:tcBorders>
              <w:bottom w:val="single" w:sz="4" w:space="0" w:color="auto"/>
            </w:tcBorders>
            <w:noWrap/>
            <w:vAlign w:val="center"/>
            <w:hideMark/>
          </w:tcPr>
          <w:p w14:paraId="49EF73B0" w14:textId="77777777" w:rsidR="00210400" w:rsidRPr="00604C42" w:rsidRDefault="00210400" w:rsidP="00562129">
            <w:pPr>
              <w:ind w:firstLine="0"/>
              <w:jc w:val="center"/>
              <w:rPr>
                <w:sz w:val="16"/>
                <w:szCs w:val="16"/>
              </w:rPr>
            </w:pPr>
            <w:r w:rsidRPr="00604C42">
              <w:rPr>
                <w:sz w:val="16"/>
                <w:szCs w:val="16"/>
              </w:rPr>
              <w:t>33</w:t>
            </w:r>
          </w:p>
        </w:tc>
        <w:tc>
          <w:tcPr>
            <w:tcW w:w="636" w:type="dxa"/>
            <w:tcBorders>
              <w:bottom w:val="single" w:sz="4" w:space="0" w:color="auto"/>
            </w:tcBorders>
            <w:noWrap/>
            <w:vAlign w:val="center"/>
            <w:hideMark/>
          </w:tcPr>
          <w:p w14:paraId="02360F04" w14:textId="77777777" w:rsidR="00210400" w:rsidRPr="00604C42" w:rsidRDefault="00210400" w:rsidP="00562129">
            <w:pPr>
              <w:tabs>
                <w:tab w:val="decimal" w:pos="164"/>
              </w:tabs>
              <w:ind w:firstLine="0"/>
              <w:jc w:val="center"/>
              <w:rPr>
                <w:sz w:val="16"/>
                <w:szCs w:val="16"/>
              </w:rPr>
            </w:pPr>
            <w:r w:rsidRPr="00604C42">
              <w:rPr>
                <w:sz w:val="16"/>
                <w:szCs w:val="16"/>
              </w:rPr>
              <w:t>7.91</w:t>
            </w:r>
          </w:p>
        </w:tc>
        <w:tc>
          <w:tcPr>
            <w:tcW w:w="623" w:type="dxa"/>
            <w:tcBorders>
              <w:bottom w:val="single" w:sz="4" w:space="0" w:color="auto"/>
            </w:tcBorders>
            <w:noWrap/>
            <w:vAlign w:val="center"/>
            <w:hideMark/>
          </w:tcPr>
          <w:p w14:paraId="6EEACB64" w14:textId="77777777" w:rsidR="00210400" w:rsidRPr="00604C42" w:rsidRDefault="00210400" w:rsidP="00562129">
            <w:pPr>
              <w:tabs>
                <w:tab w:val="decimal" w:pos="157"/>
              </w:tabs>
              <w:ind w:firstLine="0"/>
              <w:jc w:val="center"/>
              <w:rPr>
                <w:sz w:val="16"/>
                <w:szCs w:val="16"/>
              </w:rPr>
            </w:pPr>
            <w:r w:rsidRPr="00604C42">
              <w:rPr>
                <w:sz w:val="16"/>
                <w:szCs w:val="16"/>
              </w:rPr>
              <w:t>7.55</w:t>
            </w:r>
          </w:p>
        </w:tc>
        <w:tc>
          <w:tcPr>
            <w:tcW w:w="379" w:type="dxa"/>
            <w:tcBorders>
              <w:bottom w:val="single" w:sz="4" w:space="0" w:color="auto"/>
            </w:tcBorders>
            <w:noWrap/>
            <w:vAlign w:val="center"/>
            <w:hideMark/>
          </w:tcPr>
          <w:p w14:paraId="4089AB59" w14:textId="77777777" w:rsidR="00210400" w:rsidRPr="00604C42" w:rsidRDefault="00210400" w:rsidP="00562129">
            <w:pPr>
              <w:ind w:firstLine="0"/>
              <w:jc w:val="center"/>
              <w:rPr>
                <w:sz w:val="16"/>
                <w:szCs w:val="16"/>
              </w:rPr>
            </w:pPr>
            <w:r w:rsidRPr="00604C42">
              <w:rPr>
                <w:sz w:val="16"/>
                <w:szCs w:val="16"/>
              </w:rPr>
              <w:t>25</w:t>
            </w:r>
          </w:p>
        </w:tc>
        <w:tc>
          <w:tcPr>
            <w:tcW w:w="1383" w:type="dxa"/>
            <w:tcBorders>
              <w:bottom w:val="single" w:sz="4" w:space="0" w:color="auto"/>
            </w:tcBorders>
            <w:noWrap/>
            <w:vAlign w:val="center"/>
            <w:hideMark/>
          </w:tcPr>
          <w:p w14:paraId="7C7F5503" w14:textId="77777777" w:rsidR="00210400" w:rsidRPr="00604C42" w:rsidRDefault="00210400" w:rsidP="00562129">
            <w:pPr>
              <w:ind w:firstLine="0"/>
              <w:jc w:val="center"/>
              <w:rPr>
                <w:sz w:val="16"/>
                <w:szCs w:val="16"/>
              </w:rPr>
            </w:pPr>
          </w:p>
        </w:tc>
      </w:tr>
      <w:tr w:rsidR="00B21FA5" w:rsidRPr="00604C42"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Pr="00604C42" w:rsidRDefault="00B21FA5" w:rsidP="00B21FA5">
            <w:pPr>
              <w:ind w:firstLine="0"/>
              <w:jc w:val="left"/>
              <w:rPr>
                <w:sz w:val="16"/>
                <w:szCs w:val="16"/>
              </w:rPr>
            </w:pPr>
            <w:r w:rsidRPr="00604C42">
              <w:rPr>
                <w:sz w:val="16"/>
                <w:szCs w:val="16"/>
              </w:rPr>
              <w:t>* Incorrectly extracted result</w:t>
            </w:r>
          </w:p>
          <w:p w14:paraId="7CCF4966" w14:textId="47E3542F" w:rsidR="00CD1CD8" w:rsidRPr="00604C42" w:rsidRDefault="00CD1CD8" w:rsidP="00B21FA5">
            <w:pPr>
              <w:ind w:firstLine="0"/>
              <w:jc w:val="left"/>
              <w:rPr>
                <w:sz w:val="16"/>
                <w:szCs w:val="16"/>
              </w:rPr>
            </w:pPr>
            <w:r w:rsidRPr="00604C42">
              <w:rPr>
                <w:sz w:val="16"/>
                <w:szCs w:val="16"/>
              </w:rPr>
              <w:t>** Erroneously treated a Standard Error (SE) as a Standard Deviation (SD)</w:t>
            </w:r>
          </w:p>
        </w:tc>
      </w:tr>
    </w:tbl>
    <w:p w14:paraId="25CA350D" w14:textId="77777777" w:rsidR="00210400" w:rsidRPr="00604C42" w:rsidRDefault="00210400" w:rsidP="00210400">
      <w:pPr>
        <w:ind w:firstLine="0"/>
        <w:rPr>
          <w:b/>
          <w:bCs/>
        </w:rPr>
      </w:pPr>
    </w:p>
    <w:p w14:paraId="60594E40" w14:textId="77777777" w:rsidR="00EE4BFB" w:rsidRPr="00604C42" w:rsidRDefault="00EE4BFB" w:rsidP="00210400">
      <w:pPr>
        <w:ind w:firstLine="0"/>
        <w:rPr>
          <w:b/>
          <w:bCs/>
        </w:rPr>
      </w:pPr>
    </w:p>
    <w:p w14:paraId="41406784" w14:textId="17CB30CC" w:rsidR="00210400" w:rsidRPr="00604C42" w:rsidRDefault="00210400" w:rsidP="00210400">
      <w:pPr>
        <w:ind w:firstLine="0"/>
        <w:rPr>
          <w:b/>
          <w:bCs/>
        </w:rPr>
      </w:pPr>
      <w:r w:rsidRPr="00604C42">
        <w:rPr>
          <w:b/>
          <w:bCs/>
        </w:rPr>
        <w:t>Figure 2. Comparison of effect size estimates calculated from summary statistics (a) reported in Zhao et al.’s (2023) forest plot (Figure 4) vs. (b) re</w:t>
      </w:r>
      <w:r w:rsidR="001147D5" w:rsidRPr="00604C42">
        <w:rPr>
          <w:b/>
          <w:bCs/>
        </w:rPr>
        <w:t>-</w:t>
      </w:r>
      <w:r w:rsidRPr="00604C42">
        <w:rPr>
          <w:b/>
          <w:bCs/>
        </w:rPr>
        <w:t>extracted from the original articles.</w:t>
      </w:r>
    </w:p>
    <w:p w14:paraId="5ED00885" w14:textId="4E6492F2" w:rsidR="00210400" w:rsidRPr="00604C42" w:rsidRDefault="00B16729" w:rsidP="00210400">
      <w:pPr>
        <w:ind w:firstLine="0"/>
        <w:jc w:val="center"/>
      </w:pPr>
      <w:r w:rsidRPr="00604C42">
        <w:rPr>
          <w:noProof/>
        </w:rPr>
        <w:drawing>
          <wp:inline distT="0" distB="0" distL="0" distR="0" wp14:anchorId="03663F36" wp14:editId="11A84410">
            <wp:extent cx="4656406" cy="2993183"/>
            <wp:effectExtent l="0" t="0" r="5080" b="4445"/>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56406" cy="2993183"/>
                    </a:xfrm>
                    <a:prstGeom prst="rect">
                      <a:avLst/>
                    </a:prstGeom>
                  </pic:spPr>
                </pic:pic>
              </a:graphicData>
            </a:graphic>
          </wp:inline>
        </w:drawing>
      </w:r>
    </w:p>
    <w:p w14:paraId="07C5CE93" w14:textId="33DF6BE3" w:rsidR="00824ABC" w:rsidRPr="00604C42" w:rsidRDefault="00824ABC" w:rsidP="00824ABC">
      <w:pPr>
        <w:spacing w:line="276" w:lineRule="auto"/>
        <w:ind w:firstLine="0"/>
        <w:rPr>
          <w:b/>
          <w:bCs/>
        </w:rPr>
      </w:pPr>
      <w:r w:rsidRPr="00604C42">
        <w:rPr>
          <w:b/>
          <w:bCs/>
        </w:rPr>
        <w:lastRenderedPageBreak/>
        <w:t xml:space="preserve">Table 3. Influence metrics for </w:t>
      </w:r>
      <w:r w:rsidR="006F5859" w:rsidRPr="00604C42">
        <w:rPr>
          <w:b/>
          <w:bCs/>
        </w:rPr>
        <w:t>the recalculated</w:t>
      </w:r>
      <w:r w:rsidRPr="00604C42">
        <w:rPr>
          <w:b/>
          <w:bCs/>
        </w:rPr>
        <w:t xml:space="preserve"> effect sizes</w:t>
      </w:r>
    </w:p>
    <w:p w14:paraId="1360D73F" w14:textId="77777777" w:rsidR="00327370" w:rsidRPr="00604C42" w:rsidRDefault="00327370" w:rsidP="00824ABC">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604C42"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604C42" w:rsidRDefault="00D04DB9" w:rsidP="002D69CC">
            <w:pPr>
              <w:ind w:firstLine="0"/>
              <w:jc w:val="left"/>
              <w:rPr>
                <w:b/>
                <w:bCs/>
                <w:sz w:val="16"/>
                <w:szCs w:val="16"/>
              </w:rPr>
            </w:pPr>
            <w:r w:rsidRPr="00604C42">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604C42" w:rsidRDefault="00D04DB9" w:rsidP="002D69CC">
            <w:pPr>
              <w:ind w:firstLine="0"/>
              <w:jc w:val="center"/>
              <w:rPr>
                <w:b/>
                <w:bCs/>
                <w:sz w:val="16"/>
                <w:szCs w:val="16"/>
              </w:rPr>
            </w:pPr>
            <w:r w:rsidRPr="00604C42">
              <w:rPr>
                <w:b/>
                <w:bCs/>
                <w:sz w:val="16"/>
                <w:szCs w:val="16"/>
              </w:rPr>
              <w:t>rstudent</w:t>
            </w:r>
          </w:p>
        </w:tc>
        <w:tc>
          <w:tcPr>
            <w:tcW w:w="907" w:type="dxa"/>
            <w:tcBorders>
              <w:top w:val="single" w:sz="4" w:space="0" w:color="auto"/>
              <w:bottom w:val="single" w:sz="4" w:space="0" w:color="auto"/>
            </w:tcBorders>
            <w:noWrap/>
            <w:vAlign w:val="center"/>
            <w:hideMark/>
          </w:tcPr>
          <w:p w14:paraId="0BC11C4A" w14:textId="77777777" w:rsidR="00D04DB9" w:rsidRPr="00604C42" w:rsidRDefault="00D04DB9" w:rsidP="002D69CC">
            <w:pPr>
              <w:ind w:firstLine="0"/>
              <w:jc w:val="center"/>
              <w:rPr>
                <w:b/>
                <w:bCs/>
                <w:sz w:val="16"/>
                <w:szCs w:val="16"/>
              </w:rPr>
            </w:pPr>
            <w:r w:rsidRPr="00604C42">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604C42" w:rsidRDefault="00D04DB9" w:rsidP="002D69CC">
            <w:pPr>
              <w:ind w:firstLine="0"/>
              <w:jc w:val="center"/>
              <w:rPr>
                <w:b/>
                <w:bCs/>
                <w:sz w:val="16"/>
                <w:szCs w:val="16"/>
              </w:rPr>
            </w:pPr>
            <w:r w:rsidRPr="00604C42">
              <w:rPr>
                <w:b/>
                <w:bCs/>
                <w:sz w:val="16"/>
                <w:szCs w:val="16"/>
              </w:rPr>
              <w:t>Cook’s distance</w:t>
            </w:r>
          </w:p>
        </w:tc>
        <w:tc>
          <w:tcPr>
            <w:tcW w:w="596" w:type="dxa"/>
            <w:tcBorders>
              <w:top w:val="single" w:sz="4" w:space="0" w:color="auto"/>
              <w:bottom w:val="single" w:sz="4" w:space="0" w:color="auto"/>
            </w:tcBorders>
            <w:noWrap/>
            <w:vAlign w:val="center"/>
            <w:hideMark/>
          </w:tcPr>
          <w:p w14:paraId="2E6FD1C8" w14:textId="77777777" w:rsidR="00D04DB9" w:rsidRPr="00604C42" w:rsidRDefault="00D04DB9" w:rsidP="002D69CC">
            <w:pPr>
              <w:ind w:firstLine="0"/>
              <w:jc w:val="center"/>
              <w:rPr>
                <w:b/>
                <w:bCs/>
                <w:sz w:val="16"/>
                <w:szCs w:val="16"/>
              </w:rPr>
            </w:pPr>
            <w:r w:rsidRPr="00604C42">
              <w:rPr>
                <w:b/>
                <w:bCs/>
                <w:sz w:val="16"/>
                <w:szCs w:val="16"/>
              </w:rPr>
              <w:t>Cov ratio</w:t>
            </w:r>
          </w:p>
        </w:tc>
        <w:tc>
          <w:tcPr>
            <w:tcW w:w="762" w:type="dxa"/>
            <w:tcBorders>
              <w:top w:val="single" w:sz="4" w:space="0" w:color="auto"/>
              <w:bottom w:val="single" w:sz="4" w:space="0" w:color="auto"/>
            </w:tcBorders>
            <w:noWrap/>
            <w:vAlign w:val="center"/>
            <w:hideMark/>
          </w:tcPr>
          <w:p w14:paraId="12CFA5DF" w14:textId="77777777" w:rsidR="00D04DB9" w:rsidRPr="00604C42" w:rsidRDefault="00D04DB9" w:rsidP="002D69CC">
            <w:pPr>
              <w:ind w:firstLine="0"/>
              <w:jc w:val="center"/>
              <w:rPr>
                <w:b/>
                <w:bCs/>
                <w:sz w:val="16"/>
                <w:szCs w:val="16"/>
              </w:rPr>
            </w:pPr>
            <w:r w:rsidRPr="00604C42">
              <w:rPr>
                <w:rFonts w:ascii="Cambria Math" w:hAnsi="Cambria Math" w:cs="Cambria Math"/>
              </w:rPr>
              <w:t>Δ𝜏</w:t>
            </w:r>
            <w:r w:rsidRPr="00604C42">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604C42" w:rsidRDefault="00D04DB9" w:rsidP="002D69CC">
            <w:pPr>
              <w:ind w:firstLine="0"/>
              <w:jc w:val="center"/>
              <w:rPr>
                <w:b/>
                <w:bCs/>
                <w:sz w:val="16"/>
                <w:szCs w:val="16"/>
              </w:rPr>
            </w:pPr>
            <w:r w:rsidRPr="00604C42">
              <w:rPr>
                <w:b/>
                <w:bCs/>
                <w:sz w:val="16"/>
                <w:szCs w:val="16"/>
              </w:rPr>
              <w:t>ΔQE</w:t>
            </w:r>
          </w:p>
        </w:tc>
        <w:tc>
          <w:tcPr>
            <w:tcW w:w="513" w:type="dxa"/>
            <w:tcBorders>
              <w:top w:val="single" w:sz="4" w:space="0" w:color="auto"/>
              <w:bottom w:val="single" w:sz="4" w:space="0" w:color="auto"/>
            </w:tcBorders>
            <w:noWrap/>
            <w:vAlign w:val="center"/>
            <w:hideMark/>
          </w:tcPr>
          <w:p w14:paraId="040233FC" w14:textId="77777777" w:rsidR="00D04DB9" w:rsidRPr="00604C42" w:rsidRDefault="00D04DB9" w:rsidP="002D69CC">
            <w:pPr>
              <w:ind w:firstLine="0"/>
              <w:jc w:val="center"/>
              <w:rPr>
                <w:b/>
                <w:bCs/>
                <w:sz w:val="16"/>
                <w:szCs w:val="16"/>
              </w:rPr>
            </w:pPr>
            <w:r w:rsidRPr="00604C42">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604C42" w:rsidRDefault="00D04DB9" w:rsidP="002D69CC">
            <w:pPr>
              <w:ind w:firstLine="0"/>
              <w:jc w:val="center"/>
              <w:rPr>
                <w:b/>
                <w:bCs/>
                <w:sz w:val="16"/>
                <w:szCs w:val="16"/>
              </w:rPr>
            </w:pPr>
            <w:r w:rsidRPr="00604C42">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604C42" w:rsidRDefault="00D04DB9" w:rsidP="002D69CC">
            <w:pPr>
              <w:ind w:firstLine="0"/>
              <w:jc w:val="center"/>
              <w:rPr>
                <w:b/>
                <w:bCs/>
                <w:sz w:val="16"/>
                <w:szCs w:val="16"/>
              </w:rPr>
            </w:pPr>
            <w:r w:rsidRPr="00604C42">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604C42" w:rsidRDefault="00D04DB9" w:rsidP="002D69CC">
            <w:pPr>
              <w:ind w:firstLine="0"/>
              <w:jc w:val="center"/>
              <w:rPr>
                <w:b/>
                <w:bCs/>
                <w:sz w:val="16"/>
                <w:szCs w:val="16"/>
              </w:rPr>
            </w:pPr>
            <w:r w:rsidRPr="00604C42">
              <w:rPr>
                <w:b/>
                <w:bCs/>
                <w:sz w:val="16"/>
                <w:szCs w:val="16"/>
              </w:rPr>
              <w:t>Outlier</w:t>
            </w:r>
          </w:p>
        </w:tc>
      </w:tr>
      <w:tr w:rsidR="007970F4" w:rsidRPr="00604C42"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604C42" w:rsidRDefault="007970F4" w:rsidP="007970F4">
            <w:pPr>
              <w:ind w:firstLine="0"/>
              <w:jc w:val="left"/>
              <w:rPr>
                <w:sz w:val="16"/>
                <w:szCs w:val="16"/>
              </w:rPr>
            </w:pPr>
            <w:r w:rsidRPr="00604C42">
              <w:rPr>
                <w:sz w:val="16"/>
                <w:szCs w:val="16"/>
              </w:rPr>
              <w:t>Wendy T. M. Pots 2016</w:t>
            </w:r>
          </w:p>
        </w:tc>
        <w:tc>
          <w:tcPr>
            <w:tcW w:w="943" w:type="dxa"/>
            <w:tcBorders>
              <w:top w:val="single" w:sz="4" w:space="0" w:color="auto"/>
            </w:tcBorders>
            <w:noWrap/>
            <w:vAlign w:val="center"/>
            <w:hideMark/>
          </w:tcPr>
          <w:p w14:paraId="74515C6F" w14:textId="6447402C" w:rsidR="007970F4" w:rsidRPr="00604C42" w:rsidRDefault="007970F4" w:rsidP="007970F4">
            <w:pPr>
              <w:tabs>
                <w:tab w:val="decimal" w:pos="165"/>
              </w:tabs>
              <w:ind w:firstLine="0"/>
              <w:jc w:val="center"/>
              <w:rPr>
                <w:sz w:val="16"/>
                <w:szCs w:val="16"/>
              </w:rPr>
            </w:pPr>
            <w:r w:rsidRPr="00604C42">
              <w:rPr>
                <w:color w:val="000000"/>
                <w:sz w:val="16"/>
                <w:szCs w:val="16"/>
              </w:rPr>
              <w:t>0.39</w:t>
            </w:r>
          </w:p>
        </w:tc>
        <w:tc>
          <w:tcPr>
            <w:tcW w:w="907" w:type="dxa"/>
            <w:tcBorders>
              <w:top w:val="single" w:sz="4" w:space="0" w:color="auto"/>
            </w:tcBorders>
            <w:noWrap/>
            <w:vAlign w:val="center"/>
            <w:hideMark/>
          </w:tcPr>
          <w:p w14:paraId="70541318" w14:textId="51AD0FF2" w:rsidR="007970F4" w:rsidRPr="00604C42" w:rsidRDefault="007970F4" w:rsidP="007970F4">
            <w:pPr>
              <w:tabs>
                <w:tab w:val="decimal" w:pos="159"/>
              </w:tabs>
              <w:ind w:firstLine="0"/>
              <w:jc w:val="center"/>
              <w:rPr>
                <w:sz w:val="16"/>
                <w:szCs w:val="16"/>
              </w:rPr>
            </w:pPr>
            <w:r w:rsidRPr="00604C42">
              <w:rPr>
                <w:color w:val="000000"/>
                <w:sz w:val="16"/>
                <w:szCs w:val="16"/>
              </w:rPr>
              <w:t>0.12</w:t>
            </w:r>
          </w:p>
        </w:tc>
        <w:tc>
          <w:tcPr>
            <w:tcW w:w="903" w:type="dxa"/>
            <w:tcBorders>
              <w:top w:val="single" w:sz="4" w:space="0" w:color="auto"/>
            </w:tcBorders>
            <w:noWrap/>
            <w:vAlign w:val="center"/>
            <w:hideMark/>
          </w:tcPr>
          <w:p w14:paraId="646D7AD3" w14:textId="5AB09FE4" w:rsidR="007970F4" w:rsidRPr="00604C42" w:rsidRDefault="007970F4" w:rsidP="007970F4">
            <w:pPr>
              <w:ind w:firstLine="0"/>
              <w:jc w:val="center"/>
              <w:rPr>
                <w:sz w:val="16"/>
                <w:szCs w:val="16"/>
              </w:rPr>
            </w:pPr>
            <w:r w:rsidRPr="00604C42">
              <w:rPr>
                <w:color w:val="000000"/>
                <w:sz w:val="16"/>
                <w:szCs w:val="16"/>
              </w:rPr>
              <w:t>0.02</w:t>
            </w:r>
          </w:p>
        </w:tc>
        <w:tc>
          <w:tcPr>
            <w:tcW w:w="596" w:type="dxa"/>
            <w:tcBorders>
              <w:top w:val="single" w:sz="4" w:space="0" w:color="auto"/>
            </w:tcBorders>
            <w:noWrap/>
            <w:vAlign w:val="center"/>
            <w:hideMark/>
          </w:tcPr>
          <w:p w14:paraId="570DDB46" w14:textId="310AFAFC" w:rsidR="007970F4" w:rsidRPr="00604C42" w:rsidRDefault="007970F4" w:rsidP="007970F4">
            <w:pPr>
              <w:ind w:firstLine="0"/>
              <w:jc w:val="center"/>
              <w:rPr>
                <w:sz w:val="16"/>
                <w:szCs w:val="16"/>
              </w:rPr>
            </w:pPr>
            <w:r w:rsidRPr="00604C42">
              <w:rPr>
                <w:color w:val="000000"/>
                <w:sz w:val="16"/>
                <w:szCs w:val="16"/>
              </w:rPr>
              <w:t>1.28</w:t>
            </w:r>
          </w:p>
        </w:tc>
        <w:tc>
          <w:tcPr>
            <w:tcW w:w="762" w:type="dxa"/>
            <w:tcBorders>
              <w:top w:val="single" w:sz="4" w:space="0" w:color="auto"/>
            </w:tcBorders>
            <w:noWrap/>
            <w:vAlign w:val="center"/>
            <w:hideMark/>
          </w:tcPr>
          <w:p w14:paraId="49A1F87A" w14:textId="1F061CC8" w:rsidR="007970F4" w:rsidRPr="00604C42" w:rsidRDefault="007970F4" w:rsidP="007970F4">
            <w:pPr>
              <w:ind w:firstLine="0"/>
              <w:jc w:val="center"/>
              <w:rPr>
                <w:sz w:val="16"/>
                <w:szCs w:val="16"/>
              </w:rPr>
            </w:pPr>
            <w:r w:rsidRPr="00604C42">
              <w:rPr>
                <w:color w:val="000000"/>
                <w:sz w:val="16"/>
                <w:szCs w:val="16"/>
              </w:rPr>
              <w:t>0.52</w:t>
            </w:r>
          </w:p>
        </w:tc>
        <w:tc>
          <w:tcPr>
            <w:tcW w:w="679" w:type="dxa"/>
            <w:tcBorders>
              <w:top w:val="single" w:sz="4" w:space="0" w:color="auto"/>
            </w:tcBorders>
            <w:noWrap/>
            <w:vAlign w:val="center"/>
            <w:hideMark/>
          </w:tcPr>
          <w:p w14:paraId="65C6374F" w14:textId="13920B02" w:rsidR="007970F4" w:rsidRPr="00604C42" w:rsidRDefault="007970F4" w:rsidP="007970F4">
            <w:pPr>
              <w:ind w:firstLine="0"/>
              <w:jc w:val="center"/>
              <w:rPr>
                <w:sz w:val="16"/>
                <w:szCs w:val="16"/>
              </w:rPr>
            </w:pPr>
            <w:r w:rsidRPr="00604C42">
              <w:rPr>
                <w:color w:val="000000"/>
                <w:sz w:val="16"/>
                <w:szCs w:val="16"/>
              </w:rPr>
              <w:t>77.78</w:t>
            </w:r>
          </w:p>
        </w:tc>
        <w:tc>
          <w:tcPr>
            <w:tcW w:w="513" w:type="dxa"/>
            <w:tcBorders>
              <w:top w:val="single" w:sz="4" w:space="0" w:color="auto"/>
            </w:tcBorders>
            <w:noWrap/>
            <w:vAlign w:val="center"/>
            <w:hideMark/>
          </w:tcPr>
          <w:p w14:paraId="0044CD7C" w14:textId="40D3C85B" w:rsidR="007970F4" w:rsidRPr="00604C42" w:rsidRDefault="007970F4" w:rsidP="007970F4">
            <w:pPr>
              <w:ind w:firstLine="0"/>
              <w:jc w:val="center"/>
              <w:rPr>
                <w:sz w:val="16"/>
                <w:szCs w:val="16"/>
              </w:rPr>
            </w:pPr>
            <w:r w:rsidRPr="00604C42">
              <w:rPr>
                <w:color w:val="000000"/>
                <w:sz w:val="16"/>
                <w:szCs w:val="16"/>
              </w:rPr>
              <w:t>0.10</w:t>
            </w:r>
          </w:p>
        </w:tc>
        <w:tc>
          <w:tcPr>
            <w:tcW w:w="698" w:type="dxa"/>
            <w:tcBorders>
              <w:top w:val="single" w:sz="4" w:space="0" w:color="auto"/>
            </w:tcBorders>
            <w:noWrap/>
            <w:vAlign w:val="center"/>
            <w:hideMark/>
          </w:tcPr>
          <w:p w14:paraId="6A8BC438" w14:textId="5CD589D4" w:rsidR="007970F4" w:rsidRPr="00604C42" w:rsidRDefault="007970F4" w:rsidP="007970F4">
            <w:pPr>
              <w:tabs>
                <w:tab w:val="decimal" w:pos="157"/>
              </w:tabs>
              <w:ind w:firstLine="0"/>
              <w:jc w:val="center"/>
              <w:rPr>
                <w:sz w:val="16"/>
                <w:szCs w:val="16"/>
              </w:rPr>
            </w:pPr>
            <w:r w:rsidRPr="00604C42">
              <w:rPr>
                <w:color w:val="000000"/>
                <w:sz w:val="16"/>
                <w:szCs w:val="16"/>
              </w:rPr>
              <w:t>10.20</w:t>
            </w:r>
          </w:p>
        </w:tc>
        <w:tc>
          <w:tcPr>
            <w:tcW w:w="1013" w:type="dxa"/>
            <w:tcBorders>
              <w:top w:val="single" w:sz="4" w:space="0" w:color="auto"/>
            </w:tcBorders>
            <w:noWrap/>
            <w:vAlign w:val="center"/>
            <w:hideMark/>
          </w:tcPr>
          <w:p w14:paraId="0EF37EB3" w14:textId="59ECA282" w:rsidR="007970F4" w:rsidRPr="00604C42" w:rsidRDefault="007970F4" w:rsidP="007970F4">
            <w:pPr>
              <w:tabs>
                <w:tab w:val="decimal" w:pos="289"/>
              </w:tabs>
              <w:ind w:firstLine="0"/>
              <w:jc w:val="center"/>
              <w:rPr>
                <w:sz w:val="16"/>
                <w:szCs w:val="16"/>
              </w:rPr>
            </w:pPr>
            <w:r w:rsidRPr="00604C42">
              <w:rPr>
                <w:color w:val="000000"/>
                <w:sz w:val="16"/>
                <w:szCs w:val="16"/>
              </w:rPr>
              <w:t>0.12</w:t>
            </w:r>
          </w:p>
        </w:tc>
        <w:tc>
          <w:tcPr>
            <w:tcW w:w="737" w:type="dxa"/>
            <w:tcBorders>
              <w:top w:val="single" w:sz="4" w:space="0" w:color="auto"/>
            </w:tcBorders>
            <w:noWrap/>
            <w:vAlign w:val="center"/>
            <w:hideMark/>
          </w:tcPr>
          <w:p w14:paraId="2E505F89" w14:textId="77777777" w:rsidR="007970F4" w:rsidRPr="00604C42" w:rsidRDefault="007970F4" w:rsidP="007970F4">
            <w:pPr>
              <w:ind w:firstLine="0"/>
              <w:jc w:val="center"/>
              <w:rPr>
                <w:sz w:val="16"/>
                <w:szCs w:val="16"/>
              </w:rPr>
            </w:pPr>
          </w:p>
        </w:tc>
      </w:tr>
      <w:tr w:rsidR="007970F4" w:rsidRPr="00604C42" w14:paraId="59CBF4C7" w14:textId="77777777" w:rsidTr="007970F4">
        <w:trPr>
          <w:trHeight w:val="282"/>
        </w:trPr>
        <w:tc>
          <w:tcPr>
            <w:tcW w:w="2251" w:type="dxa"/>
            <w:noWrap/>
            <w:vAlign w:val="center"/>
            <w:hideMark/>
          </w:tcPr>
          <w:p w14:paraId="7E77EB62" w14:textId="77777777" w:rsidR="007970F4" w:rsidRPr="00604C42" w:rsidRDefault="007970F4" w:rsidP="007970F4">
            <w:pPr>
              <w:ind w:firstLine="0"/>
              <w:jc w:val="left"/>
              <w:rPr>
                <w:sz w:val="16"/>
                <w:szCs w:val="16"/>
              </w:rPr>
            </w:pPr>
            <w:r w:rsidRPr="00604C42">
              <w:rPr>
                <w:sz w:val="16"/>
                <w:szCs w:val="16"/>
              </w:rPr>
              <w:t>Situ Yuyi 2022</w:t>
            </w:r>
          </w:p>
        </w:tc>
        <w:tc>
          <w:tcPr>
            <w:tcW w:w="943" w:type="dxa"/>
            <w:noWrap/>
            <w:vAlign w:val="center"/>
            <w:hideMark/>
          </w:tcPr>
          <w:p w14:paraId="598E159F" w14:textId="6E0839E6" w:rsidR="007970F4" w:rsidRPr="00604C42" w:rsidRDefault="007970F4" w:rsidP="007970F4">
            <w:pPr>
              <w:tabs>
                <w:tab w:val="decimal" w:pos="165"/>
              </w:tabs>
              <w:ind w:firstLine="0"/>
              <w:jc w:val="center"/>
              <w:rPr>
                <w:sz w:val="16"/>
                <w:szCs w:val="16"/>
              </w:rPr>
            </w:pPr>
            <w:r w:rsidRPr="00604C42">
              <w:rPr>
                <w:color w:val="000000"/>
                <w:sz w:val="16"/>
                <w:szCs w:val="16"/>
              </w:rPr>
              <w:t>-0.30</w:t>
            </w:r>
          </w:p>
        </w:tc>
        <w:tc>
          <w:tcPr>
            <w:tcW w:w="907" w:type="dxa"/>
            <w:noWrap/>
            <w:vAlign w:val="center"/>
            <w:hideMark/>
          </w:tcPr>
          <w:p w14:paraId="3AE05ABD" w14:textId="01C780D1" w:rsidR="007970F4" w:rsidRPr="00604C42" w:rsidRDefault="007970F4" w:rsidP="007970F4">
            <w:pPr>
              <w:tabs>
                <w:tab w:val="decimal" w:pos="159"/>
              </w:tabs>
              <w:ind w:firstLine="0"/>
              <w:jc w:val="center"/>
              <w:rPr>
                <w:sz w:val="16"/>
                <w:szCs w:val="16"/>
              </w:rPr>
            </w:pPr>
            <w:r w:rsidRPr="00604C42">
              <w:rPr>
                <w:color w:val="000000"/>
                <w:sz w:val="16"/>
                <w:szCs w:val="16"/>
              </w:rPr>
              <w:t>-0.10</w:t>
            </w:r>
          </w:p>
        </w:tc>
        <w:tc>
          <w:tcPr>
            <w:tcW w:w="903" w:type="dxa"/>
            <w:noWrap/>
            <w:vAlign w:val="center"/>
            <w:hideMark/>
          </w:tcPr>
          <w:p w14:paraId="4C05E6AA" w14:textId="335D2230"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196EF814" w14:textId="5BA34FD9" w:rsidR="007970F4" w:rsidRPr="00604C42" w:rsidRDefault="007970F4" w:rsidP="007970F4">
            <w:pPr>
              <w:ind w:firstLine="0"/>
              <w:jc w:val="center"/>
              <w:rPr>
                <w:sz w:val="16"/>
                <w:szCs w:val="16"/>
              </w:rPr>
            </w:pPr>
            <w:r w:rsidRPr="00604C42">
              <w:rPr>
                <w:color w:val="000000"/>
                <w:sz w:val="16"/>
                <w:szCs w:val="16"/>
              </w:rPr>
              <w:t>1.20</w:t>
            </w:r>
          </w:p>
        </w:tc>
        <w:tc>
          <w:tcPr>
            <w:tcW w:w="762" w:type="dxa"/>
            <w:noWrap/>
            <w:vAlign w:val="center"/>
            <w:hideMark/>
          </w:tcPr>
          <w:p w14:paraId="512FD575" w14:textId="2E386D1A" w:rsidR="007970F4" w:rsidRPr="00604C42" w:rsidRDefault="007970F4" w:rsidP="007970F4">
            <w:pPr>
              <w:ind w:firstLine="0"/>
              <w:jc w:val="center"/>
              <w:rPr>
                <w:sz w:val="16"/>
                <w:szCs w:val="16"/>
              </w:rPr>
            </w:pPr>
            <w:r w:rsidRPr="00604C42">
              <w:rPr>
                <w:color w:val="000000"/>
                <w:sz w:val="16"/>
                <w:szCs w:val="16"/>
              </w:rPr>
              <w:t>0.49</w:t>
            </w:r>
          </w:p>
        </w:tc>
        <w:tc>
          <w:tcPr>
            <w:tcW w:w="679" w:type="dxa"/>
            <w:noWrap/>
            <w:vAlign w:val="center"/>
            <w:hideMark/>
          </w:tcPr>
          <w:p w14:paraId="331CBA34" w14:textId="325939AD" w:rsidR="007970F4" w:rsidRPr="00604C42" w:rsidRDefault="007970F4" w:rsidP="007970F4">
            <w:pPr>
              <w:ind w:firstLine="0"/>
              <w:jc w:val="center"/>
              <w:rPr>
                <w:sz w:val="16"/>
                <w:szCs w:val="16"/>
              </w:rPr>
            </w:pPr>
            <w:r w:rsidRPr="00604C42">
              <w:rPr>
                <w:color w:val="000000"/>
                <w:sz w:val="16"/>
                <w:szCs w:val="16"/>
              </w:rPr>
              <w:t>82.46</w:t>
            </w:r>
          </w:p>
        </w:tc>
        <w:tc>
          <w:tcPr>
            <w:tcW w:w="513" w:type="dxa"/>
            <w:noWrap/>
            <w:vAlign w:val="center"/>
            <w:hideMark/>
          </w:tcPr>
          <w:p w14:paraId="7020286A" w14:textId="253A3DD7"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1CBB6E4F" w14:textId="63A05836" w:rsidR="007970F4" w:rsidRPr="00604C42" w:rsidRDefault="007970F4" w:rsidP="007970F4">
            <w:pPr>
              <w:tabs>
                <w:tab w:val="decimal" w:pos="157"/>
              </w:tabs>
              <w:ind w:firstLine="0"/>
              <w:jc w:val="center"/>
              <w:rPr>
                <w:sz w:val="16"/>
                <w:szCs w:val="16"/>
              </w:rPr>
            </w:pPr>
            <w:r w:rsidRPr="00604C42">
              <w:rPr>
                <w:color w:val="000000"/>
                <w:sz w:val="16"/>
                <w:szCs w:val="16"/>
              </w:rPr>
              <w:t>9.25</w:t>
            </w:r>
          </w:p>
        </w:tc>
        <w:tc>
          <w:tcPr>
            <w:tcW w:w="1013" w:type="dxa"/>
            <w:noWrap/>
            <w:vAlign w:val="center"/>
            <w:hideMark/>
          </w:tcPr>
          <w:p w14:paraId="5D8393A8" w14:textId="518AA616" w:rsidR="007970F4" w:rsidRPr="00604C42" w:rsidRDefault="007970F4" w:rsidP="007970F4">
            <w:pPr>
              <w:tabs>
                <w:tab w:val="decimal" w:pos="289"/>
              </w:tabs>
              <w:ind w:firstLine="0"/>
              <w:jc w:val="center"/>
              <w:rPr>
                <w:sz w:val="16"/>
                <w:szCs w:val="16"/>
              </w:rPr>
            </w:pPr>
            <w:r w:rsidRPr="00604C42">
              <w:rPr>
                <w:color w:val="000000"/>
                <w:sz w:val="16"/>
                <w:szCs w:val="16"/>
              </w:rPr>
              <w:t>-0.10</w:t>
            </w:r>
          </w:p>
        </w:tc>
        <w:tc>
          <w:tcPr>
            <w:tcW w:w="737" w:type="dxa"/>
            <w:noWrap/>
            <w:vAlign w:val="center"/>
            <w:hideMark/>
          </w:tcPr>
          <w:p w14:paraId="1BC46E66" w14:textId="77777777" w:rsidR="007970F4" w:rsidRPr="00604C42" w:rsidRDefault="007970F4" w:rsidP="007970F4">
            <w:pPr>
              <w:ind w:firstLine="0"/>
              <w:jc w:val="center"/>
              <w:rPr>
                <w:sz w:val="16"/>
                <w:szCs w:val="16"/>
              </w:rPr>
            </w:pPr>
          </w:p>
        </w:tc>
      </w:tr>
      <w:tr w:rsidR="007970F4" w:rsidRPr="00604C42" w14:paraId="53A50AB9" w14:textId="77777777" w:rsidTr="007970F4">
        <w:trPr>
          <w:trHeight w:val="282"/>
        </w:trPr>
        <w:tc>
          <w:tcPr>
            <w:tcW w:w="2251" w:type="dxa"/>
            <w:noWrap/>
            <w:vAlign w:val="center"/>
            <w:hideMark/>
          </w:tcPr>
          <w:p w14:paraId="007A5934" w14:textId="77777777" w:rsidR="007970F4" w:rsidRPr="00604C42" w:rsidRDefault="007970F4" w:rsidP="007970F4">
            <w:pPr>
              <w:ind w:firstLine="0"/>
              <w:jc w:val="left"/>
              <w:rPr>
                <w:sz w:val="16"/>
                <w:szCs w:val="16"/>
              </w:rPr>
            </w:pPr>
            <w:r w:rsidRPr="00604C42">
              <w:rPr>
                <w:sz w:val="16"/>
                <w:szCs w:val="16"/>
              </w:rPr>
              <w:t>Shima Tamannaei Far 2017</w:t>
            </w:r>
          </w:p>
        </w:tc>
        <w:tc>
          <w:tcPr>
            <w:tcW w:w="943" w:type="dxa"/>
            <w:noWrap/>
            <w:vAlign w:val="center"/>
            <w:hideMark/>
          </w:tcPr>
          <w:p w14:paraId="70BCCA5F" w14:textId="12CCFA3A" w:rsidR="007970F4" w:rsidRPr="00604C42" w:rsidRDefault="007970F4" w:rsidP="007970F4">
            <w:pPr>
              <w:tabs>
                <w:tab w:val="decimal" w:pos="165"/>
              </w:tabs>
              <w:ind w:firstLine="0"/>
              <w:jc w:val="center"/>
              <w:rPr>
                <w:sz w:val="16"/>
                <w:szCs w:val="16"/>
              </w:rPr>
            </w:pPr>
            <w:r w:rsidRPr="00604C42">
              <w:rPr>
                <w:color w:val="000000"/>
                <w:sz w:val="16"/>
                <w:szCs w:val="16"/>
              </w:rPr>
              <w:t>2.05</w:t>
            </w:r>
          </w:p>
        </w:tc>
        <w:tc>
          <w:tcPr>
            <w:tcW w:w="907" w:type="dxa"/>
            <w:noWrap/>
            <w:vAlign w:val="center"/>
            <w:hideMark/>
          </w:tcPr>
          <w:p w14:paraId="15AC9E58" w14:textId="3B3EB62C" w:rsidR="007970F4" w:rsidRPr="00604C42" w:rsidRDefault="007970F4" w:rsidP="007970F4">
            <w:pPr>
              <w:tabs>
                <w:tab w:val="decimal" w:pos="159"/>
              </w:tabs>
              <w:ind w:firstLine="0"/>
              <w:jc w:val="center"/>
              <w:rPr>
                <w:sz w:val="16"/>
                <w:szCs w:val="16"/>
              </w:rPr>
            </w:pPr>
            <w:r w:rsidRPr="00604C42">
              <w:rPr>
                <w:color w:val="000000"/>
                <w:sz w:val="16"/>
                <w:szCs w:val="16"/>
              </w:rPr>
              <w:t>0.56</w:t>
            </w:r>
          </w:p>
        </w:tc>
        <w:tc>
          <w:tcPr>
            <w:tcW w:w="903" w:type="dxa"/>
            <w:noWrap/>
            <w:vAlign w:val="center"/>
            <w:hideMark/>
          </w:tcPr>
          <w:p w14:paraId="1A435057" w14:textId="6CA37A15" w:rsidR="007970F4" w:rsidRPr="00604C42" w:rsidRDefault="007970F4" w:rsidP="007970F4">
            <w:pPr>
              <w:ind w:firstLine="0"/>
              <w:jc w:val="center"/>
              <w:rPr>
                <w:sz w:val="16"/>
                <w:szCs w:val="16"/>
              </w:rPr>
            </w:pPr>
            <w:r w:rsidRPr="00604C42">
              <w:rPr>
                <w:color w:val="000000"/>
                <w:sz w:val="16"/>
                <w:szCs w:val="16"/>
              </w:rPr>
              <w:t>0.29</w:t>
            </w:r>
          </w:p>
        </w:tc>
        <w:tc>
          <w:tcPr>
            <w:tcW w:w="596" w:type="dxa"/>
            <w:noWrap/>
            <w:vAlign w:val="center"/>
            <w:hideMark/>
          </w:tcPr>
          <w:p w14:paraId="236DE031" w14:textId="5859BF1C" w:rsidR="007970F4" w:rsidRPr="00604C42" w:rsidRDefault="007970F4" w:rsidP="007970F4">
            <w:pPr>
              <w:ind w:firstLine="0"/>
              <w:jc w:val="center"/>
              <w:rPr>
                <w:sz w:val="16"/>
                <w:szCs w:val="16"/>
              </w:rPr>
            </w:pPr>
            <w:r w:rsidRPr="00604C42">
              <w:rPr>
                <w:color w:val="000000"/>
                <w:sz w:val="16"/>
                <w:szCs w:val="16"/>
              </w:rPr>
              <w:t>0.96</w:t>
            </w:r>
          </w:p>
        </w:tc>
        <w:tc>
          <w:tcPr>
            <w:tcW w:w="762" w:type="dxa"/>
            <w:noWrap/>
            <w:vAlign w:val="center"/>
            <w:hideMark/>
          </w:tcPr>
          <w:p w14:paraId="493E6F53" w14:textId="195579B4" w:rsidR="007970F4" w:rsidRPr="00604C42" w:rsidRDefault="007970F4" w:rsidP="007970F4">
            <w:pPr>
              <w:ind w:firstLine="0"/>
              <w:jc w:val="center"/>
              <w:rPr>
                <w:sz w:val="16"/>
                <w:szCs w:val="16"/>
              </w:rPr>
            </w:pPr>
            <w:r w:rsidRPr="00604C42">
              <w:rPr>
                <w:color w:val="000000"/>
                <w:sz w:val="16"/>
                <w:szCs w:val="16"/>
              </w:rPr>
              <w:t>0.39</w:t>
            </w:r>
          </w:p>
        </w:tc>
        <w:tc>
          <w:tcPr>
            <w:tcW w:w="679" w:type="dxa"/>
            <w:noWrap/>
            <w:vAlign w:val="center"/>
            <w:hideMark/>
          </w:tcPr>
          <w:p w14:paraId="7B418D7A" w14:textId="25030B9F" w:rsidR="007970F4" w:rsidRPr="00604C42" w:rsidRDefault="007970F4" w:rsidP="007970F4">
            <w:pPr>
              <w:ind w:firstLine="0"/>
              <w:jc w:val="center"/>
              <w:rPr>
                <w:sz w:val="16"/>
                <w:szCs w:val="16"/>
              </w:rPr>
            </w:pPr>
            <w:r w:rsidRPr="00604C42">
              <w:rPr>
                <w:color w:val="000000"/>
                <w:sz w:val="16"/>
                <w:szCs w:val="16"/>
              </w:rPr>
              <w:t>71.01</w:t>
            </w:r>
          </w:p>
        </w:tc>
        <w:tc>
          <w:tcPr>
            <w:tcW w:w="513" w:type="dxa"/>
            <w:noWrap/>
            <w:vAlign w:val="center"/>
            <w:hideMark/>
          </w:tcPr>
          <w:p w14:paraId="1CDD88B8" w14:textId="66F8E30E" w:rsidR="007970F4" w:rsidRPr="00604C42" w:rsidRDefault="007970F4" w:rsidP="007970F4">
            <w:pPr>
              <w:ind w:firstLine="0"/>
              <w:jc w:val="center"/>
              <w:rPr>
                <w:sz w:val="16"/>
                <w:szCs w:val="16"/>
              </w:rPr>
            </w:pPr>
            <w:r w:rsidRPr="00604C42">
              <w:rPr>
                <w:color w:val="000000"/>
                <w:sz w:val="16"/>
                <w:szCs w:val="16"/>
              </w:rPr>
              <w:t>0.07</w:t>
            </w:r>
          </w:p>
        </w:tc>
        <w:tc>
          <w:tcPr>
            <w:tcW w:w="698" w:type="dxa"/>
            <w:noWrap/>
            <w:vAlign w:val="center"/>
            <w:hideMark/>
          </w:tcPr>
          <w:p w14:paraId="79D2B702" w14:textId="1F856F79" w:rsidR="007970F4" w:rsidRPr="00604C42" w:rsidRDefault="007970F4" w:rsidP="007970F4">
            <w:pPr>
              <w:tabs>
                <w:tab w:val="decimal" w:pos="157"/>
              </w:tabs>
              <w:ind w:firstLine="0"/>
              <w:jc w:val="center"/>
              <w:rPr>
                <w:sz w:val="16"/>
                <w:szCs w:val="16"/>
              </w:rPr>
            </w:pPr>
            <w:r w:rsidRPr="00604C42">
              <w:rPr>
                <w:color w:val="000000"/>
                <w:sz w:val="16"/>
                <w:szCs w:val="16"/>
              </w:rPr>
              <w:t>7.19</w:t>
            </w:r>
          </w:p>
        </w:tc>
        <w:tc>
          <w:tcPr>
            <w:tcW w:w="1013" w:type="dxa"/>
            <w:noWrap/>
            <w:vAlign w:val="center"/>
            <w:hideMark/>
          </w:tcPr>
          <w:p w14:paraId="23C3C276" w14:textId="21ADC20F" w:rsidR="007970F4" w:rsidRPr="00604C42" w:rsidRDefault="007970F4" w:rsidP="007970F4">
            <w:pPr>
              <w:tabs>
                <w:tab w:val="decimal" w:pos="289"/>
              </w:tabs>
              <w:ind w:firstLine="0"/>
              <w:jc w:val="center"/>
              <w:rPr>
                <w:sz w:val="16"/>
                <w:szCs w:val="16"/>
              </w:rPr>
            </w:pPr>
            <w:r w:rsidRPr="00604C42">
              <w:rPr>
                <w:color w:val="000000"/>
                <w:sz w:val="16"/>
                <w:szCs w:val="16"/>
              </w:rPr>
              <w:t>0.57</w:t>
            </w:r>
          </w:p>
        </w:tc>
        <w:tc>
          <w:tcPr>
            <w:tcW w:w="737" w:type="dxa"/>
            <w:noWrap/>
            <w:vAlign w:val="center"/>
            <w:hideMark/>
          </w:tcPr>
          <w:p w14:paraId="2807F093" w14:textId="77777777" w:rsidR="007970F4" w:rsidRPr="00604C42" w:rsidRDefault="007970F4" w:rsidP="007970F4">
            <w:pPr>
              <w:ind w:firstLine="0"/>
              <w:jc w:val="center"/>
              <w:rPr>
                <w:sz w:val="16"/>
                <w:szCs w:val="16"/>
              </w:rPr>
            </w:pPr>
          </w:p>
        </w:tc>
      </w:tr>
      <w:tr w:rsidR="007970F4" w:rsidRPr="00604C42" w14:paraId="1FB781A4" w14:textId="77777777" w:rsidTr="007970F4">
        <w:trPr>
          <w:trHeight w:val="282"/>
        </w:trPr>
        <w:tc>
          <w:tcPr>
            <w:tcW w:w="2251" w:type="dxa"/>
            <w:noWrap/>
            <w:vAlign w:val="center"/>
            <w:hideMark/>
          </w:tcPr>
          <w:p w14:paraId="7D993471" w14:textId="77777777" w:rsidR="007970F4" w:rsidRPr="00604C42" w:rsidRDefault="007970F4" w:rsidP="007970F4">
            <w:pPr>
              <w:ind w:firstLine="0"/>
              <w:jc w:val="left"/>
              <w:rPr>
                <w:sz w:val="16"/>
                <w:szCs w:val="16"/>
              </w:rPr>
            </w:pPr>
            <w:r w:rsidRPr="00604C42">
              <w:rPr>
                <w:sz w:val="16"/>
                <w:szCs w:val="16"/>
              </w:rPr>
              <w:t>Ren Zhihong 2012</w:t>
            </w:r>
          </w:p>
        </w:tc>
        <w:tc>
          <w:tcPr>
            <w:tcW w:w="943" w:type="dxa"/>
            <w:noWrap/>
            <w:vAlign w:val="center"/>
            <w:hideMark/>
          </w:tcPr>
          <w:p w14:paraId="797DE010" w14:textId="2428189C" w:rsidR="007970F4" w:rsidRPr="00604C42" w:rsidRDefault="007970F4" w:rsidP="007970F4">
            <w:pPr>
              <w:tabs>
                <w:tab w:val="decimal" w:pos="165"/>
              </w:tabs>
              <w:ind w:firstLine="0"/>
              <w:jc w:val="center"/>
              <w:rPr>
                <w:sz w:val="16"/>
                <w:szCs w:val="16"/>
              </w:rPr>
            </w:pPr>
            <w:r w:rsidRPr="00604C42">
              <w:rPr>
                <w:color w:val="000000"/>
                <w:sz w:val="16"/>
                <w:szCs w:val="16"/>
              </w:rPr>
              <w:t>-0.63</w:t>
            </w:r>
          </w:p>
        </w:tc>
        <w:tc>
          <w:tcPr>
            <w:tcW w:w="907" w:type="dxa"/>
            <w:noWrap/>
            <w:vAlign w:val="center"/>
            <w:hideMark/>
          </w:tcPr>
          <w:p w14:paraId="6D09C02B" w14:textId="3A43FDDA" w:rsidR="007970F4" w:rsidRPr="00604C42" w:rsidRDefault="007970F4" w:rsidP="007970F4">
            <w:pPr>
              <w:tabs>
                <w:tab w:val="decimal" w:pos="159"/>
              </w:tabs>
              <w:ind w:firstLine="0"/>
              <w:jc w:val="center"/>
              <w:rPr>
                <w:sz w:val="16"/>
                <w:szCs w:val="16"/>
              </w:rPr>
            </w:pPr>
            <w:r w:rsidRPr="00604C42">
              <w:rPr>
                <w:color w:val="000000"/>
                <w:sz w:val="16"/>
                <w:szCs w:val="16"/>
              </w:rPr>
              <w:t>-0.22</w:t>
            </w:r>
          </w:p>
        </w:tc>
        <w:tc>
          <w:tcPr>
            <w:tcW w:w="903" w:type="dxa"/>
            <w:noWrap/>
            <w:vAlign w:val="center"/>
            <w:hideMark/>
          </w:tcPr>
          <w:p w14:paraId="2A1E234A" w14:textId="70D65D0F" w:rsidR="007970F4" w:rsidRPr="00604C42" w:rsidRDefault="007970F4" w:rsidP="007970F4">
            <w:pPr>
              <w:ind w:firstLine="0"/>
              <w:jc w:val="center"/>
              <w:rPr>
                <w:sz w:val="16"/>
                <w:szCs w:val="16"/>
              </w:rPr>
            </w:pPr>
            <w:r w:rsidRPr="00604C42">
              <w:rPr>
                <w:color w:val="000000"/>
                <w:sz w:val="16"/>
                <w:szCs w:val="16"/>
              </w:rPr>
              <w:t>0.05</w:t>
            </w:r>
          </w:p>
        </w:tc>
        <w:tc>
          <w:tcPr>
            <w:tcW w:w="596" w:type="dxa"/>
            <w:noWrap/>
            <w:vAlign w:val="center"/>
            <w:hideMark/>
          </w:tcPr>
          <w:p w14:paraId="613C967D" w14:textId="6FA8CFEE" w:rsidR="007970F4" w:rsidRPr="00604C42" w:rsidRDefault="007970F4" w:rsidP="007970F4">
            <w:pPr>
              <w:ind w:firstLine="0"/>
              <w:jc w:val="center"/>
              <w:rPr>
                <w:sz w:val="16"/>
                <w:szCs w:val="16"/>
              </w:rPr>
            </w:pPr>
            <w:r w:rsidRPr="00604C42">
              <w:rPr>
                <w:color w:val="000000"/>
                <w:sz w:val="16"/>
                <w:szCs w:val="16"/>
              </w:rPr>
              <w:t>1.26</w:t>
            </w:r>
          </w:p>
        </w:tc>
        <w:tc>
          <w:tcPr>
            <w:tcW w:w="762" w:type="dxa"/>
            <w:noWrap/>
            <w:vAlign w:val="center"/>
            <w:hideMark/>
          </w:tcPr>
          <w:p w14:paraId="6C66139F" w14:textId="72C6B06B" w:rsidR="007970F4" w:rsidRPr="00604C42" w:rsidRDefault="007970F4" w:rsidP="007970F4">
            <w:pPr>
              <w:ind w:firstLine="0"/>
              <w:jc w:val="center"/>
              <w:rPr>
                <w:sz w:val="16"/>
                <w:szCs w:val="16"/>
              </w:rPr>
            </w:pPr>
            <w:r w:rsidRPr="00604C42">
              <w:rPr>
                <w:color w:val="000000"/>
                <w:sz w:val="16"/>
                <w:szCs w:val="16"/>
              </w:rPr>
              <w:t>0.51</w:t>
            </w:r>
          </w:p>
        </w:tc>
        <w:tc>
          <w:tcPr>
            <w:tcW w:w="679" w:type="dxa"/>
            <w:noWrap/>
            <w:vAlign w:val="center"/>
            <w:hideMark/>
          </w:tcPr>
          <w:p w14:paraId="230BAF47" w14:textId="5FEB1634" w:rsidR="007970F4" w:rsidRPr="00604C42" w:rsidRDefault="007970F4" w:rsidP="007970F4">
            <w:pPr>
              <w:ind w:firstLine="0"/>
              <w:jc w:val="center"/>
              <w:rPr>
                <w:sz w:val="16"/>
                <w:szCs w:val="16"/>
              </w:rPr>
            </w:pPr>
            <w:r w:rsidRPr="00604C42">
              <w:rPr>
                <w:color w:val="000000"/>
                <w:sz w:val="16"/>
                <w:szCs w:val="16"/>
              </w:rPr>
              <w:t>76.78</w:t>
            </w:r>
          </w:p>
        </w:tc>
        <w:tc>
          <w:tcPr>
            <w:tcW w:w="513" w:type="dxa"/>
            <w:noWrap/>
            <w:vAlign w:val="center"/>
            <w:hideMark/>
          </w:tcPr>
          <w:p w14:paraId="124FFBA8" w14:textId="4F591D7D"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21760CBD" w14:textId="5E50C2F7" w:rsidR="007970F4" w:rsidRPr="00604C42" w:rsidRDefault="007970F4" w:rsidP="007970F4">
            <w:pPr>
              <w:tabs>
                <w:tab w:val="decimal" w:pos="157"/>
              </w:tabs>
              <w:ind w:firstLine="0"/>
              <w:jc w:val="center"/>
              <w:rPr>
                <w:sz w:val="16"/>
                <w:szCs w:val="16"/>
              </w:rPr>
            </w:pPr>
            <w:r w:rsidRPr="00604C42">
              <w:rPr>
                <w:color w:val="000000"/>
                <w:sz w:val="16"/>
                <w:szCs w:val="16"/>
              </w:rPr>
              <w:t>10.18</w:t>
            </w:r>
          </w:p>
        </w:tc>
        <w:tc>
          <w:tcPr>
            <w:tcW w:w="1013" w:type="dxa"/>
            <w:noWrap/>
            <w:vAlign w:val="center"/>
            <w:hideMark/>
          </w:tcPr>
          <w:p w14:paraId="48D364AF" w14:textId="515C436C" w:rsidR="007970F4" w:rsidRPr="00604C42" w:rsidRDefault="007970F4" w:rsidP="007970F4">
            <w:pPr>
              <w:tabs>
                <w:tab w:val="decimal" w:pos="289"/>
              </w:tabs>
              <w:ind w:firstLine="0"/>
              <w:jc w:val="center"/>
              <w:rPr>
                <w:sz w:val="16"/>
                <w:szCs w:val="16"/>
              </w:rPr>
            </w:pPr>
            <w:r w:rsidRPr="00604C42">
              <w:rPr>
                <w:color w:val="000000"/>
                <w:sz w:val="16"/>
                <w:szCs w:val="16"/>
              </w:rPr>
              <w:t>-0.22</w:t>
            </w:r>
          </w:p>
        </w:tc>
        <w:tc>
          <w:tcPr>
            <w:tcW w:w="737" w:type="dxa"/>
            <w:noWrap/>
            <w:vAlign w:val="center"/>
            <w:hideMark/>
          </w:tcPr>
          <w:p w14:paraId="70CA65FD" w14:textId="77777777" w:rsidR="007970F4" w:rsidRPr="00604C42" w:rsidRDefault="007970F4" w:rsidP="007970F4">
            <w:pPr>
              <w:ind w:firstLine="0"/>
              <w:jc w:val="center"/>
              <w:rPr>
                <w:sz w:val="16"/>
                <w:szCs w:val="16"/>
              </w:rPr>
            </w:pPr>
          </w:p>
        </w:tc>
      </w:tr>
      <w:tr w:rsidR="007970F4" w:rsidRPr="00604C42" w14:paraId="6D8B1FD1" w14:textId="77777777" w:rsidTr="007970F4">
        <w:trPr>
          <w:trHeight w:val="282"/>
        </w:trPr>
        <w:tc>
          <w:tcPr>
            <w:tcW w:w="2251" w:type="dxa"/>
            <w:noWrap/>
            <w:vAlign w:val="center"/>
            <w:hideMark/>
          </w:tcPr>
          <w:p w14:paraId="5DF52540" w14:textId="77777777" w:rsidR="007970F4" w:rsidRPr="00604C42" w:rsidRDefault="007970F4" w:rsidP="007970F4">
            <w:pPr>
              <w:ind w:firstLine="0"/>
              <w:jc w:val="left"/>
              <w:rPr>
                <w:sz w:val="16"/>
                <w:szCs w:val="16"/>
              </w:rPr>
            </w:pPr>
            <w:r w:rsidRPr="00604C42">
              <w:rPr>
                <w:sz w:val="16"/>
                <w:szCs w:val="16"/>
              </w:rPr>
              <w:t>Mehdi Zemestani 2020</w:t>
            </w:r>
          </w:p>
        </w:tc>
        <w:tc>
          <w:tcPr>
            <w:tcW w:w="943" w:type="dxa"/>
            <w:noWrap/>
            <w:vAlign w:val="center"/>
            <w:hideMark/>
          </w:tcPr>
          <w:p w14:paraId="20A2FCB1" w14:textId="3F0D73C2" w:rsidR="007970F4" w:rsidRPr="00604C42" w:rsidRDefault="007970F4" w:rsidP="007970F4">
            <w:pPr>
              <w:tabs>
                <w:tab w:val="decimal" w:pos="165"/>
              </w:tabs>
              <w:ind w:firstLine="0"/>
              <w:jc w:val="center"/>
              <w:rPr>
                <w:sz w:val="16"/>
                <w:szCs w:val="16"/>
              </w:rPr>
            </w:pPr>
            <w:r w:rsidRPr="00604C42">
              <w:rPr>
                <w:color w:val="000000"/>
                <w:sz w:val="16"/>
                <w:szCs w:val="16"/>
              </w:rPr>
              <w:t>-2.69</w:t>
            </w:r>
          </w:p>
        </w:tc>
        <w:tc>
          <w:tcPr>
            <w:tcW w:w="907" w:type="dxa"/>
            <w:noWrap/>
            <w:vAlign w:val="center"/>
            <w:hideMark/>
          </w:tcPr>
          <w:p w14:paraId="27C4D01E" w14:textId="6C9BB593" w:rsidR="007970F4" w:rsidRPr="00604C42" w:rsidRDefault="007970F4" w:rsidP="007970F4">
            <w:pPr>
              <w:tabs>
                <w:tab w:val="decimal" w:pos="159"/>
              </w:tabs>
              <w:ind w:firstLine="0"/>
              <w:jc w:val="center"/>
              <w:rPr>
                <w:sz w:val="16"/>
                <w:szCs w:val="16"/>
              </w:rPr>
            </w:pPr>
            <w:r w:rsidRPr="00604C42">
              <w:rPr>
                <w:color w:val="000000"/>
                <w:sz w:val="16"/>
                <w:szCs w:val="16"/>
              </w:rPr>
              <w:t>-0.76</w:t>
            </w:r>
          </w:p>
        </w:tc>
        <w:tc>
          <w:tcPr>
            <w:tcW w:w="903" w:type="dxa"/>
            <w:noWrap/>
            <w:vAlign w:val="center"/>
            <w:hideMark/>
          </w:tcPr>
          <w:p w14:paraId="4470E31E" w14:textId="6AE7632A" w:rsidR="007970F4" w:rsidRPr="00604C42" w:rsidRDefault="007970F4" w:rsidP="007970F4">
            <w:pPr>
              <w:ind w:firstLine="0"/>
              <w:jc w:val="center"/>
              <w:rPr>
                <w:sz w:val="16"/>
                <w:szCs w:val="16"/>
              </w:rPr>
            </w:pPr>
            <w:r w:rsidRPr="00604C42">
              <w:rPr>
                <w:color w:val="000000"/>
                <w:sz w:val="16"/>
                <w:szCs w:val="16"/>
              </w:rPr>
              <w:t>0.47</w:t>
            </w:r>
          </w:p>
        </w:tc>
        <w:tc>
          <w:tcPr>
            <w:tcW w:w="596" w:type="dxa"/>
            <w:noWrap/>
            <w:vAlign w:val="center"/>
            <w:hideMark/>
          </w:tcPr>
          <w:p w14:paraId="39C5D608" w14:textId="6AFE88F7" w:rsidR="007970F4" w:rsidRPr="00604C42" w:rsidRDefault="007970F4" w:rsidP="007970F4">
            <w:pPr>
              <w:ind w:firstLine="0"/>
              <w:jc w:val="center"/>
              <w:rPr>
                <w:sz w:val="16"/>
                <w:szCs w:val="16"/>
              </w:rPr>
            </w:pPr>
            <w:r w:rsidRPr="00604C42">
              <w:rPr>
                <w:color w:val="000000"/>
                <w:sz w:val="16"/>
                <w:szCs w:val="16"/>
              </w:rPr>
              <w:t>0.86</w:t>
            </w:r>
          </w:p>
        </w:tc>
        <w:tc>
          <w:tcPr>
            <w:tcW w:w="762" w:type="dxa"/>
            <w:noWrap/>
            <w:vAlign w:val="center"/>
            <w:hideMark/>
          </w:tcPr>
          <w:p w14:paraId="75B0CC77" w14:textId="4A7C3F1D" w:rsidR="007970F4" w:rsidRPr="00604C42" w:rsidRDefault="007970F4" w:rsidP="007970F4">
            <w:pPr>
              <w:ind w:firstLine="0"/>
              <w:jc w:val="center"/>
              <w:rPr>
                <w:sz w:val="16"/>
                <w:szCs w:val="16"/>
              </w:rPr>
            </w:pPr>
            <w:r w:rsidRPr="00604C42">
              <w:rPr>
                <w:color w:val="000000"/>
                <w:sz w:val="16"/>
                <w:szCs w:val="16"/>
              </w:rPr>
              <w:t>0.33</w:t>
            </w:r>
          </w:p>
        </w:tc>
        <w:tc>
          <w:tcPr>
            <w:tcW w:w="679" w:type="dxa"/>
            <w:noWrap/>
            <w:vAlign w:val="center"/>
            <w:hideMark/>
          </w:tcPr>
          <w:p w14:paraId="1AA0F016" w14:textId="327850D6" w:rsidR="007970F4" w:rsidRPr="00604C42" w:rsidRDefault="007970F4" w:rsidP="007970F4">
            <w:pPr>
              <w:ind w:firstLine="0"/>
              <w:jc w:val="center"/>
              <w:rPr>
                <w:sz w:val="16"/>
                <w:szCs w:val="16"/>
              </w:rPr>
            </w:pPr>
            <w:r w:rsidRPr="00604C42">
              <w:rPr>
                <w:color w:val="000000"/>
                <w:sz w:val="16"/>
                <w:szCs w:val="16"/>
              </w:rPr>
              <w:t>61.35</w:t>
            </w:r>
          </w:p>
        </w:tc>
        <w:tc>
          <w:tcPr>
            <w:tcW w:w="513" w:type="dxa"/>
            <w:noWrap/>
            <w:vAlign w:val="center"/>
            <w:hideMark/>
          </w:tcPr>
          <w:p w14:paraId="2B274367" w14:textId="46E08BB1" w:rsidR="007970F4" w:rsidRPr="00604C42" w:rsidRDefault="007970F4" w:rsidP="007970F4">
            <w:pPr>
              <w:ind w:firstLine="0"/>
              <w:jc w:val="center"/>
              <w:rPr>
                <w:sz w:val="16"/>
                <w:szCs w:val="16"/>
              </w:rPr>
            </w:pPr>
            <w:r w:rsidRPr="00604C42">
              <w:rPr>
                <w:color w:val="000000"/>
                <w:sz w:val="16"/>
                <w:szCs w:val="16"/>
              </w:rPr>
              <w:t>0.08</w:t>
            </w:r>
          </w:p>
        </w:tc>
        <w:tc>
          <w:tcPr>
            <w:tcW w:w="698" w:type="dxa"/>
            <w:noWrap/>
            <w:vAlign w:val="center"/>
            <w:hideMark/>
          </w:tcPr>
          <w:p w14:paraId="1C517DDE" w14:textId="728F199E" w:rsidR="007970F4" w:rsidRPr="00604C42" w:rsidRDefault="007970F4" w:rsidP="007970F4">
            <w:pPr>
              <w:tabs>
                <w:tab w:val="decimal" w:pos="157"/>
              </w:tabs>
              <w:ind w:firstLine="0"/>
              <w:jc w:val="center"/>
              <w:rPr>
                <w:sz w:val="16"/>
                <w:szCs w:val="16"/>
              </w:rPr>
            </w:pPr>
            <w:r w:rsidRPr="00604C42">
              <w:rPr>
                <w:color w:val="000000"/>
                <w:sz w:val="16"/>
                <w:szCs w:val="16"/>
              </w:rPr>
              <w:t>8.18</w:t>
            </w:r>
          </w:p>
        </w:tc>
        <w:tc>
          <w:tcPr>
            <w:tcW w:w="1013" w:type="dxa"/>
            <w:noWrap/>
            <w:vAlign w:val="center"/>
            <w:hideMark/>
          </w:tcPr>
          <w:p w14:paraId="7D567101" w14:textId="27450782" w:rsidR="007970F4" w:rsidRPr="00604C42" w:rsidRDefault="007970F4" w:rsidP="007970F4">
            <w:pPr>
              <w:tabs>
                <w:tab w:val="decimal" w:pos="289"/>
              </w:tabs>
              <w:ind w:firstLine="0"/>
              <w:jc w:val="center"/>
              <w:rPr>
                <w:sz w:val="16"/>
                <w:szCs w:val="16"/>
              </w:rPr>
            </w:pPr>
            <w:r w:rsidRPr="00604C42">
              <w:rPr>
                <w:color w:val="000000"/>
                <w:sz w:val="16"/>
                <w:szCs w:val="16"/>
              </w:rPr>
              <w:t>-0.77</w:t>
            </w:r>
          </w:p>
        </w:tc>
        <w:tc>
          <w:tcPr>
            <w:tcW w:w="737" w:type="dxa"/>
            <w:noWrap/>
            <w:vAlign w:val="center"/>
            <w:hideMark/>
          </w:tcPr>
          <w:p w14:paraId="783A3EE0" w14:textId="44291C1C" w:rsidR="007970F4" w:rsidRPr="00604C42" w:rsidRDefault="007970F4" w:rsidP="007970F4">
            <w:pPr>
              <w:ind w:firstLine="0"/>
              <w:jc w:val="center"/>
              <w:rPr>
                <w:sz w:val="16"/>
                <w:szCs w:val="16"/>
              </w:rPr>
            </w:pPr>
            <w:r w:rsidRPr="00604C42">
              <w:rPr>
                <w:color w:val="000000"/>
                <w:sz w:val="16"/>
                <w:szCs w:val="16"/>
              </w:rPr>
              <w:t>*</w:t>
            </w:r>
          </w:p>
        </w:tc>
      </w:tr>
      <w:tr w:rsidR="007970F4" w:rsidRPr="00604C42" w14:paraId="0DE421B1" w14:textId="77777777" w:rsidTr="007970F4">
        <w:trPr>
          <w:trHeight w:val="282"/>
        </w:trPr>
        <w:tc>
          <w:tcPr>
            <w:tcW w:w="2251" w:type="dxa"/>
            <w:noWrap/>
            <w:vAlign w:val="center"/>
            <w:hideMark/>
          </w:tcPr>
          <w:p w14:paraId="0D508C4A" w14:textId="77777777" w:rsidR="007970F4" w:rsidRPr="00604C42" w:rsidRDefault="007970F4" w:rsidP="007970F4">
            <w:pPr>
              <w:ind w:firstLine="0"/>
              <w:jc w:val="left"/>
              <w:rPr>
                <w:sz w:val="16"/>
                <w:szCs w:val="16"/>
              </w:rPr>
            </w:pPr>
            <w:r w:rsidRPr="00604C42">
              <w:rPr>
                <w:sz w:val="16"/>
                <w:szCs w:val="16"/>
              </w:rPr>
              <w:t>Louise Hayes 2011</w:t>
            </w:r>
          </w:p>
        </w:tc>
        <w:tc>
          <w:tcPr>
            <w:tcW w:w="943" w:type="dxa"/>
            <w:noWrap/>
            <w:vAlign w:val="center"/>
            <w:hideMark/>
          </w:tcPr>
          <w:p w14:paraId="6622B3FE" w14:textId="3AB1947C" w:rsidR="007970F4" w:rsidRPr="00604C42" w:rsidRDefault="007970F4" w:rsidP="007970F4">
            <w:pPr>
              <w:tabs>
                <w:tab w:val="decimal" w:pos="165"/>
              </w:tabs>
              <w:ind w:firstLine="0"/>
              <w:jc w:val="center"/>
              <w:rPr>
                <w:sz w:val="16"/>
                <w:szCs w:val="16"/>
              </w:rPr>
            </w:pPr>
            <w:r w:rsidRPr="00604C42">
              <w:rPr>
                <w:color w:val="000000"/>
                <w:sz w:val="16"/>
                <w:szCs w:val="16"/>
              </w:rPr>
              <w:t>0.69</w:t>
            </w:r>
          </w:p>
        </w:tc>
        <w:tc>
          <w:tcPr>
            <w:tcW w:w="907" w:type="dxa"/>
            <w:noWrap/>
            <w:vAlign w:val="center"/>
            <w:hideMark/>
          </w:tcPr>
          <w:p w14:paraId="5C60118E" w14:textId="3C45B8A3" w:rsidR="007970F4" w:rsidRPr="00604C42" w:rsidRDefault="007970F4" w:rsidP="007970F4">
            <w:pPr>
              <w:tabs>
                <w:tab w:val="decimal" w:pos="159"/>
              </w:tabs>
              <w:ind w:firstLine="0"/>
              <w:jc w:val="center"/>
              <w:rPr>
                <w:sz w:val="16"/>
                <w:szCs w:val="16"/>
              </w:rPr>
            </w:pPr>
            <w:r w:rsidRPr="00604C42">
              <w:rPr>
                <w:color w:val="000000"/>
                <w:sz w:val="16"/>
                <w:szCs w:val="16"/>
              </w:rPr>
              <w:t>0.21</w:t>
            </w:r>
          </w:p>
        </w:tc>
        <w:tc>
          <w:tcPr>
            <w:tcW w:w="903" w:type="dxa"/>
            <w:noWrap/>
            <w:vAlign w:val="center"/>
            <w:hideMark/>
          </w:tcPr>
          <w:p w14:paraId="6C8E5F35" w14:textId="1254BDCC" w:rsidR="007970F4" w:rsidRPr="00604C42" w:rsidRDefault="007970F4" w:rsidP="007970F4">
            <w:pPr>
              <w:ind w:firstLine="0"/>
              <w:jc w:val="center"/>
              <w:rPr>
                <w:sz w:val="16"/>
                <w:szCs w:val="16"/>
              </w:rPr>
            </w:pPr>
            <w:r w:rsidRPr="00604C42">
              <w:rPr>
                <w:color w:val="000000"/>
                <w:sz w:val="16"/>
                <w:szCs w:val="16"/>
              </w:rPr>
              <w:t>0.04</w:t>
            </w:r>
          </w:p>
        </w:tc>
        <w:tc>
          <w:tcPr>
            <w:tcW w:w="596" w:type="dxa"/>
            <w:noWrap/>
            <w:vAlign w:val="center"/>
            <w:hideMark/>
          </w:tcPr>
          <w:p w14:paraId="2CE7604D" w14:textId="5EF0EDBB" w:rsidR="007970F4" w:rsidRPr="00604C42" w:rsidRDefault="007970F4" w:rsidP="007970F4">
            <w:pPr>
              <w:ind w:firstLine="0"/>
              <w:jc w:val="center"/>
              <w:rPr>
                <w:sz w:val="16"/>
                <w:szCs w:val="16"/>
              </w:rPr>
            </w:pPr>
            <w:r w:rsidRPr="00604C42">
              <w:rPr>
                <w:color w:val="000000"/>
                <w:sz w:val="16"/>
                <w:szCs w:val="16"/>
              </w:rPr>
              <w:t>1.12</w:t>
            </w:r>
          </w:p>
        </w:tc>
        <w:tc>
          <w:tcPr>
            <w:tcW w:w="762" w:type="dxa"/>
            <w:noWrap/>
            <w:vAlign w:val="center"/>
            <w:hideMark/>
          </w:tcPr>
          <w:p w14:paraId="436640F7" w14:textId="47579491" w:rsidR="007970F4" w:rsidRPr="00604C42" w:rsidRDefault="007970F4" w:rsidP="007970F4">
            <w:pPr>
              <w:ind w:firstLine="0"/>
              <w:jc w:val="center"/>
              <w:rPr>
                <w:sz w:val="16"/>
                <w:szCs w:val="16"/>
              </w:rPr>
            </w:pPr>
            <w:r w:rsidRPr="00604C42">
              <w:rPr>
                <w:color w:val="000000"/>
                <w:sz w:val="16"/>
                <w:szCs w:val="16"/>
              </w:rPr>
              <w:t>0.45</w:t>
            </w:r>
          </w:p>
        </w:tc>
        <w:tc>
          <w:tcPr>
            <w:tcW w:w="679" w:type="dxa"/>
            <w:noWrap/>
            <w:vAlign w:val="center"/>
            <w:hideMark/>
          </w:tcPr>
          <w:p w14:paraId="44D71926" w14:textId="316D4917" w:rsidR="007970F4" w:rsidRPr="00604C42" w:rsidRDefault="007970F4" w:rsidP="007970F4">
            <w:pPr>
              <w:ind w:firstLine="0"/>
              <w:jc w:val="center"/>
              <w:rPr>
                <w:sz w:val="16"/>
                <w:szCs w:val="16"/>
              </w:rPr>
            </w:pPr>
            <w:r w:rsidRPr="00604C42">
              <w:rPr>
                <w:color w:val="000000"/>
                <w:sz w:val="16"/>
                <w:szCs w:val="16"/>
              </w:rPr>
              <w:t>80.43</w:t>
            </w:r>
          </w:p>
        </w:tc>
        <w:tc>
          <w:tcPr>
            <w:tcW w:w="513" w:type="dxa"/>
            <w:noWrap/>
            <w:vAlign w:val="center"/>
            <w:hideMark/>
          </w:tcPr>
          <w:p w14:paraId="0AECA358" w14:textId="4F65C38F" w:rsidR="007970F4" w:rsidRPr="00604C42" w:rsidRDefault="007970F4" w:rsidP="007970F4">
            <w:pPr>
              <w:ind w:firstLine="0"/>
              <w:jc w:val="center"/>
              <w:rPr>
                <w:sz w:val="16"/>
                <w:szCs w:val="16"/>
              </w:rPr>
            </w:pPr>
            <w:r w:rsidRPr="00604C42">
              <w:rPr>
                <w:color w:val="000000"/>
                <w:sz w:val="16"/>
                <w:szCs w:val="16"/>
              </w:rPr>
              <w:t>0.08</w:t>
            </w:r>
          </w:p>
        </w:tc>
        <w:tc>
          <w:tcPr>
            <w:tcW w:w="698" w:type="dxa"/>
            <w:noWrap/>
            <w:vAlign w:val="center"/>
            <w:hideMark/>
          </w:tcPr>
          <w:p w14:paraId="334326F5" w14:textId="05531709" w:rsidR="007970F4" w:rsidRPr="00604C42" w:rsidRDefault="007970F4" w:rsidP="007970F4">
            <w:pPr>
              <w:tabs>
                <w:tab w:val="decimal" w:pos="157"/>
              </w:tabs>
              <w:ind w:firstLine="0"/>
              <w:jc w:val="center"/>
              <w:rPr>
                <w:sz w:val="16"/>
                <w:szCs w:val="16"/>
              </w:rPr>
            </w:pPr>
            <w:r w:rsidRPr="00604C42">
              <w:rPr>
                <w:color w:val="000000"/>
                <w:sz w:val="16"/>
                <w:szCs w:val="16"/>
              </w:rPr>
              <w:t>8.16</w:t>
            </w:r>
          </w:p>
        </w:tc>
        <w:tc>
          <w:tcPr>
            <w:tcW w:w="1013" w:type="dxa"/>
            <w:noWrap/>
            <w:vAlign w:val="center"/>
            <w:hideMark/>
          </w:tcPr>
          <w:p w14:paraId="323A637D" w14:textId="3699C129" w:rsidR="007970F4" w:rsidRPr="00604C42" w:rsidRDefault="007970F4" w:rsidP="007970F4">
            <w:pPr>
              <w:tabs>
                <w:tab w:val="decimal" w:pos="289"/>
              </w:tabs>
              <w:ind w:firstLine="0"/>
              <w:jc w:val="center"/>
              <w:rPr>
                <w:sz w:val="16"/>
                <w:szCs w:val="16"/>
              </w:rPr>
            </w:pPr>
            <w:r w:rsidRPr="00604C42">
              <w:rPr>
                <w:color w:val="000000"/>
                <w:sz w:val="16"/>
                <w:szCs w:val="16"/>
              </w:rPr>
              <w:t>0.20</w:t>
            </w:r>
          </w:p>
        </w:tc>
        <w:tc>
          <w:tcPr>
            <w:tcW w:w="737" w:type="dxa"/>
            <w:noWrap/>
            <w:vAlign w:val="center"/>
            <w:hideMark/>
          </w:tcPr>
          <w:p w14:paraId="05078E20" w14:textId="77777777" w:rsidR="007970F4" w:rsidRPr="00604C42" w:rsidRDefault="007970F4" w:rsidP="007970F4">
            <w:pPr>
              <w:ind w:firstLine="0"/>
              <w:jc w:val="center"/>
              <w:rPr>
                <w:sz w:val="16"/>
                <w:szCs w:val="16"/>
              </w:rPr>
            </w:pPr>
          </w:p>
        </w:tc>
      </w:tr>
      <w:tr w:rsidR="007970F4" w:rsidRPr="00604C42" w14:paraId="72EFEF28" w14:textId="77777777" w:rsidTr="007970F4">
        <w:trPr>
          <w:trHeight w:val="282"/>
        </w:trPr>
        <w:tc>
          <w:tcPr>
            <w:tcW w:w="2251" w:type="dxa"/>
            <w:noWrap/>
            <w:vAlign w:val="center"/>
            <w:hideMark/>
          </w:tcPr>
          <w:p w14:paraId="03ED4265" w14:textId="77777777" w:rsidR="007970F4" w:rsidRPr="00604C42" w:rsidRDefault="007970F4" w:rsidP="007970F4">
            <w:pPr>
              <w:ind w:firstLine="0"/>
              <w:jc w:val="left"/>
              <w:rPr>
                <w:sz w:val="16"/>
                <w:szCs w:val="16"/>
              </w:rPr>
            </w:pPr>
            <w:r w:rsidRPr="00604C42">
              <w:rPr>
                <w:sz w:val="16"/>
                <w:szCs w:val="16"/>
              </w:rPr>
              <w:t>Lappalainen 2015</w:t>
            </w:r>
          </w:p>
        </w:tc>
        <w:tc>
          <w:tcPr>
            <w:tcW w:w="943" w:type="dxa"/>
            <w:noWrap/>
            <w:vAlign w:val="center"/>
            <w:hideMark/>
          </w:tcPr>
          <w:p w14:paraId="4018CDEB" w14:textId="21EDA482" w:rsidR="007970F4" w:rsidRPr="00604C42" w:rsidRDefault="007970F4" w:rsidP="007970F4">
            <w:pPr>
              <w:tabs>
                <w:tab w:val="decimal" w:pos="165"/>
              </w:tabs>
              <w:ind w:firstLine="0"/>
              <w:jc w:val="center"/>
              <w:rPr>
                <w:sz w:val="16"/>
                <w:szCs w:val="16"/>
              </w:rPr>
            </w:pPr>
            <w:r w:rsidRPr="00604C42">
              <w:rPr>
                <w:color w:val="000000"/>
                <w:sz w:val="16"/>
                <w:szCs w:val="16"/>
              </w:rPr>
              <w:t>0.29</w:t>
            </w:r>
          </w:p>
        </w:tc>
        <w:tc>
          <w:tcPr>
            <w:tcW w:w="907" w:type="dxa"/>
            <w:noWrap/>
            <w:vAlign w:val="center"/>
            <w:hideMark/>
          </w:tcPr>
          <w:p w14:paraId="12A0972D" w14:textId="316FA15F" w:rsidR="007970F4" w:rsidRPr="00604C42" w:rsidRDefault="007970F4" w:rsidP="007970F4">
            <w:pPr>
              <w:tabs>
                <w:tab w:val="decimal" w:pos="159"/>
              </w:tabs>
              <w:ind w:firstLine="0"/>
              <w:jc w:val="center"/>
              <w:rPr>
                <w:sz w:val="16"/>
                <w:szCs w:val="16"/>
              </w:rPr>
            </w:pPr>
            <w:r w:rsidRPr="00604C42">
              <w:rPr>
                <w:color w:val="000000"/>
                <w:sz w:val="16"/>
                <w:szCs w:val="16"/>
              </w:rPr>
              <w:t>0.08</w:t>
            </w:r>
          </w:p>
        </w:tc>
        <w:tc>
          <w:tcPr>
            <w:tcW w:w="903" w:type="dxa"/>
            <w:noWrap/>
            <w:vAlign w:val="center"/>
            <w:hideMark/>
          </w:tcPr>
          <w:p w14:paraId="35D454EB" w14:textId="4EEC2114"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2DCA7E5C" w14:textId="368087D3" w:rsidR="007970F4" w:rsidRPr="00604C42" w:rsidRDefault="007970F4" w:rsidP="007970F4">
            <w:pPr>
              <w:ind w:firstLine="0"/>
              <w:jc w:val="center"/>
              <w:rPr>
                <w:sz w:val="16"/>
                <w:szCs w:val="16"/>
              </w:rPr>
            </w:pPr>
            <w:r w:rsidRPr="00604C42">
              <w:rPr>
                <w:color w:val="000000"/>
                <w:sz w:val="16"/>
                <w:szCs w:val="16"/>
              </w:rPr>
              <w:t>1.16</w:t>
            </w:r>
          </w:p>
        </w:tc>
        <w:tc>
          <w:tcPr>
            <w:tcW w:w="762" w:type="dxa"/>
            <w:noWrap/>
            <w:vAlign w:val="center"/>
            <w:hideMark/>
          </w:tcPr>
          <w:p w14:paraId="4C5E51BC" w14:textId="79B820F2" w:rsidR="007970F4" w:rsidRPr="00604C42" w:rsidRDefault="007970F4" w:rsidP="007970F4">
            <w:pPr>
              <w:ind w:firstLine="0"/>
              <w:jc w:val="center"/>
              <w:rPr>
                <w:sz w:val="16"/>
                <w:szCs w:val="16"/>
              </w:rPr>
            </w:pPr>
            <w:r w:rsidRPr="00604C42">
              <w:rPr>
                <w:color w:val="000000"/>
                <w:sz w:val="16"/>
                <w:szCs w:val="16"/>
              </w:rPr>
              <w:t>0.47</w:t>
            </w:r>
          </w:p>
        </w:tc>
        <w:tc>
          <w:tcPr>
            <w:tcW w:w="679" w:type="dxa"/>
            <w:noWrap/>
            <w:vAlign w:val="center"/>
            <w:hideMark/>
          </w:tcPr>
          <w:p w14:paraId="5972699E" w14:textId="2B68B9DB" w:rsidR="007970F4" w:rsidRPr="00604C42" w:rsidRDefault="007970F4" w:rsidP="007970F4">
            <w:pPr>
              <w:ind w:firstLine="0"/>
              <w:jc w:val="center"/>
              <w:rPr>
                <w:sz w:val="16"/>
                <w:szCs w:val="16"/>
              </w:rPr>
            </w:pPr>
            <w:r w:rsidRPr="00604C42">
              <w:rPr>
                <w:color w:val="000000"/>
                <w:sz w:val="16"/>
                <w:szCs w:val="16"/>
              </w:rPr>
              <w:t>82.10</w:t>
            </w:r>
          </w:p>
        </w:tc>
        <w:tc>
          <w:tcPr>
            <w:tcW w:w="513" w:type="dxa"/>
            <w:noWrap/>
            <w:vAlign w:val="center"/>
            <w:hideMark/>
          </w:tcPr>
          <w:p w14:paraId="154AC7D0" w14:textId="2DAA28D3"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70E0423D" w14:textId="647E075C" w:rsidR="007970F4" w:rsidRPr="00604C42" w:rsidRDefault="007970F4" w:rsidP="007970F4">
            <w:pPr>
              <w:tabs>
                <w:tab w:val="decimal" w:pos="157"/>
              </w:tabs>
              <w:ind w:firstLine="0"/>
              <w:jc w:val="center"/>
              <w:rPr>
                <w:sz w:val="16"/>
                <w:szCs w:val="16"/>
              </w:rPr>
            </w:pPr>
            <w:r w:rsidRPr="00604C42">
              <w:rPr>
                <w:color w:val="000000"/>
                <w:sz w:val="16"/>
                <w:szCs w:val="16"/>
              </w:rPr>
              <w:t>8.67</w:t>
            </w:r>
          </w:p>
        </w:tc>
        <w:tc>
          <w:tcPr>
            <w:tcW w:w="1013" w:type="dxa"/>
            <w:noWrap/>
            <w:vAlign w:val="center"/>
            <w:hideMark/>
          </w:tcPr>
          <w:p w14:paraId="665A0988" w14:textId="16226ED7" w:rsidR="007970F4" w:rsidRPr="00604C42" w:rsidRDefault="007970F4" w:rsidP="007970F4">
            <w:pPr>
              <w:tabs>
                <w:tab w:val="decimal" w:pos="289"/>
              </w:tabs>
              <w:ind w:firstLine="0"/>
              <w:jc w:val="center"/>
              <w:rPr>
                <w:sz w:val="16"/>
                <w:szCs w:val="16"/>
              </w:rPr>
            </w:pPr>
            <w:r w:rsidRPr="00604C42">
              <w:rPr>
                <w:color w:val="000000"/>
                <w:sz w:val="16"/>
                <w:szCs w:val="16"/>
              </w:rPr>
              <w:t>0.08</w:t>
            </w:r>
          </w:p>
        </w:tc>
        <w:tc>
          <w:tcPr>
            <w:tcW w:w="737" w:type="dxa"/>
            <w:noWrap/>
            <w:vAlign w:val="center"/>
            <w:hideMark/>
          </w:tcPr>
          <w:p w14:paraId="272C8B7D" w14:textId="77777777" w:rsidR="007970F4" w:rsidRPr="00604C42" w:rsidRDefault="007970F4" w:rsidP="007970F4">
            <w:pPr>
              <w:ind w:firstLine="0"/>
              <w:jc w:val="center"/>
              <w:rPr>
                <w:sz w:val="16"/>
                <w:szCs w:val="16"/>
              </w:rPr>
            </w:pPr>
          </w:p>
        </w:tc>
      </w:tr>
      <w:tr w:rsidR="007970F4" w:rsidRPr="00604C42" w14:paraId="75CC92C9" w14:textId="77777777" w:rsidTr="007970F4">
        <w:trPr>
          <w:trHeight w:val="282"/>
        </w:trPr>
        <w:tc>
          <w:tcPr>
            <w:tcW w:w="2251" w:type="dxa"/>
            <w:noWrap/>
            <w:vAlign w:val="center"/>
            <w:hideMark/>
          </w:tcPr>
          <w:p w14:paraId="79B6CCEF" w14:textId="77777777" w:rsidR="007970F4" w:rsidRPr="00604C42" w:rsidRDefault="007970F4" w:rsidP="007970F4">
            <w:pPr>
              <w:ind w:firstLine="0"/>
              <w:jc w:val="left"/>
              <w:rPr>
                <w:sz w:val="16"/>
                <w:szCs w:val="16"/>
              </w:rPr>
            </w:pPr>
            <w:r w:rsidRPr="00604C42">
              <w:rPr>
                <w:sz w:val="16"/>
                <w:szCs w:val="16"/>
              </w:rPr>
              <w:t>Ernst T. Bohlmeijer 2011</w:t>
            </w:r>
          </w:p>
        </w:tc>
        <w:tc>
          <w:tcPr>
            <w:tcW w:w="943" w:type="dxa"/>
            <w:noWrap/>
            <w:vAlign w:val="center"/>
            <w:hideMark/>
          </w:tcPr>
          <w:p w14:paraId="74E0F351" w14:textId="0241B211" w:rsidR="007970F4" w:rsidRPr="00604C42" w:rsidRDefault="007970F4" w:rsidP="007970F4">
            <w:pPr>
              <w:tabs>
                <w:tab w:val="decimal" w:pos="165"/>
              </w:tabs>
              <w:ind w:firstLine="0"/>
              <w:jc w:val="center"/>
              <w:rPr>
                <w:sz w:val="16"/>
                <w:szCs w:val="16"/>
              </w:rPr>
            </w:pPr>
            <w:r w:rsidRPr="00604C42">
              <w:rPr>
                <w:color w:val="000000"/>
                <w:sz w:val="16"/>
                <w:szCs w:val="16"/>
              </w:rPr>
              <w:t>0.34</w:t>
            </w:r>
          </w:p>
        </w:tc>
        <w:tc>
          <w:tcPr>
            <w:tcW w:w="907" w:type="dxa"/>
            <w:noWrap/>
            <w:vAlign w:val="center"/>
            <w:hideMark/>
          </w:tcPr>
          <w:p w14:paraId="74E36C6C" w14:textId="451A1396" w:rsidR="007970F4" w:rsidRPr="00604C42" w:rsidRDefault="007970F4" w:rsidP="007970F4">
            <w:pPr>
              <w:tabs>
                <w:tab w:val="decimal" w:pos="159"/>
              </w:tabs>
              <w:ind w:firstLine="0"/>
              <w:jc w:val="center"/>
              <w:rPr>
                <w:sz w:val="16"/>
                <w:szCs w:val="16"/>
              </w:rPr>
            </w:pPr>
            <w:r w:rsidRPr="00604C42">
              <w:rPr>
                <w:color w:val="000000"/>
                <w:sz w:val="16"/>
                <w:szCs w:val="16"/>
              </w:rPr>
              <w:t>0.10</w:t>
            </w:r>
          </w:p>
        </w:tc>
        <w:tc>
          <w:tcPr>
            <w:tcW w:w="903" w:type="dxa"/>
            <w:noWrap/>
            <w:vAlign w:val="center"/>
            <w:hideMark/>
          </w:tcPr>
          <w:p w14:paraId="53C37121" w14:textId="6445D948"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0BD7EF9C" w14:textId="2A9422F4" w:rsidR="007970F4" w:rsidRPr="00604C42" w:rsidRDefault="007970F4" w:rsidP="007970F4">
            <w:pPr>
              <w:ind w:firstLine="0"/>
              <w:jc w:val="center"/>
              <w:rPr>
                <w:sz w:val="16"/>
                <w:szCs w:val="16"/>
              </w:rPr>
            </w:pPr>
            <w:r w:rsidRPr="00604C42">
              <w:rPr>
                <w:color w:val="000000"/>
                <w:sz w:val="16"/>
                <w:szCs w:val="16"/>
              </w:rPr>
              <w:t>1.22</w:t>
            </w:r>
          </w:p>
        </w:tc>
        <w:tc>
          <w:tcPr>
            <w:tcW w:w="762" w:type="dxa"/>
            <w:noWrap/>
            <w:vAlign w:val="center"/>
            <w:hideMark/>
          </w:tcPr>
          <w:p w14:paraId="760FE75F" w14:textId="78EFEE9B" w:rsidR="007970F4" w:rsidRPr="00604C42" w:rsidRDefault="007970F4" w:rsidP="007970F4">
            <w:pPr>
              <w:ind w:firstLine="0"/>
              <w:jc w:val="center"/>
              <w:rPr>
                <w:sz w:val="16"/>
                <w:szCs w:val="16"/>
              </w:rPr>
            </w:pPr>
            <w:r w:rsidRPr="00604C42">
              <w:rPr>
                <w:color w:val="000000"/>
                <w:sz w:val="16"/>
                <w:szCs w:val="16"/>
              </w:rPr>
              <w:t>0.50</w:t>
            </w:r>
          </w:p>
        </w:tc>
        <w:tc>
          <w:tcPr>
            <w:tcW w:w="679" w:type="dxa"/>
            <w:noWrap/>
            <w:vAlign w:val="center"/>
            <w:hideMark/>
          </w:tcPr>
          <w:p w14:paraId="5B2C0E16" w14:textId="7FCF90D6" w:rsidR="007970F4" w:rsidRPr="00604C42" w:rsidRDefault="007970F4" w:rsidP="007970F4">
            <w:pPr>
              <w:ind w:firstLine="0"/>
              <w:jc w:val="center"/>
              <w:rPr>
                <w:sz w:val="16"/>
                <w:szCs w:val="16"/>
              </w:rPr>
            </w:pPr>
            <w:r w:rsidRPr="00604C42">
              <w:rPr>
                <w:color w:val="000000"/>
                <w:sz w:val="16"/>
                <w:szCs w:val="16"/>
              </w:rPr>
              <w:t>80.88</w:t>
            </w:r>
          </w:p>
        </w:tc>
        <w:tc>
          <w:tcPr>
            <w:tcW w:w="513" w:type="dxa"/>
            <w:noWrap/>
            <w:vAlign w:val="center"/>
            <w:hideMark/>
          </w:tcPr>
          <w:p w14:paraId="44255575" w14:textId="33E820DF"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674C3FD2" w14:textId="55C5211B" w:rsidR="007970F4" w:rsidRPr="00604C42" w:rsidRDefault="007970F4" w:rsidP="007970F4">
            <w:pPr>
              <w:tabs>
                <w:tab w:val="decimal" w:pos="157"/>
              </w:tabs>
              <w:ind w:firstLine="0"/>
              <w:jc w:val="center"/>
              <w:rPr>
                <w:sz w:val="16"/>
                <w:szCs w:val="16"/>
              </w:rPr>
            </w:pPr>
            <w:r w:rsidRPr="00604C42">
              <w:rPr>
                <w:color w:val="000000"/>
                <w:sz w:val="16"/>
                <w:szCs w:val="16"/>
              </w:rPr>
              <w:t>9.71</w:t>
            </w:r>
          </w:p>
        </w:tc>
        <w:tc>
          <w:tcPr>
            <w:tcW w:w="1013" w:type="dxa"/>
            <w:noWrap/>
            <w:vAlign w:val="center"/>
            <w:hideMark/>
          </w:tcPr>
          <w:p w14:paraId="73393EB7" w14:textId="72C10818" w:rsidR="007970F4" w:rsidRPr="00604C42" w:rsidRDefault="007970F4" w:rsidP="007970F4">
            <w:pPr>
              <w:tabs>
                <w:tab w:val="decimal" w:pos="289"/>
              </w:tabs>
              <w:ind w:firstLine="0"/>
              <w:jc w:val="center"/>
              <w:rPr>
                <w:sz w:val="16"/>
                <w:szCs w:val="16"/>
              </w:rPr>
            </w:pPr>
            <w:r w:rsidRPr="00604C42">
              <w:rPr>
                <w:color w:val="000000"/>
                <w:sz w:val="16"/>
                <w:szCs w:val="16"/>
              </w:rPr>
              <w:t>0.10</w:t>
            </w:r>
          </w:p>
        </w:tc>
        <w:tc>
          <w:tcPr>
            <w:tcW w:w="737" w:type="dxa"/>
            <w:noWrap/>
            <w:vAlign w:val="center"/>
            <w:hideMark/>
          </w:tcPr>
          <w:p w14:paraId="7627F41A" w14:textId="77777777" w:rsidR="007970F4" w:rsidRPr="00604C42" w:rsidRDefault="007970F4" w:rsidP="007970F4">
            <w:pPr>
              <w:ind w:firstLine="0"/>
              <w:jc w:val="center"/>
              <w:rPr>
                <w:sz w:val="16"/>
                <w:szCs w:val="16"/>
              </w:rPr>
            </w:pPr>
          </w:p>
        </w:tc>
      </w:tr>
      <w:tr w:rsidR="007970F4" w:rsidRPr="00604C42" w14:paraId="6A190A58" w14:textId="77777777" w:rsidTr="007970F4">
        <w:trPr>
          <w:trHeight w:val="282"/>
        </w:trPr>
        <w:tc>
          <w:tcPr>
            <w:tcW w:w="2251" w:type="dxa"/>
            <w:noWrap/>
            <w:vAlign w:val="center"/>
            <w:hideMark/>
          </w:tcPr>
          <w:p w14:paraId="44282746" w14:textId="77777777" w:rsidR="007970F4" w:rsidRPr="00604C42" w:rsidRDefault="007970F4" w:rsidP="007970F4">
            <w:pPr>
              <w:ind w:firstLine="0"/>
              <w:jc w:val="left"/>
              <w:rPr>
                <w:sz w:val="16"/>
                <w:szCs w:val="16"/>
              </w:rPr>
            </w:pPr>
            <w:r w:rsidRPr="00604C42">
              <w:rPr>
                <w:sz w:val="16"/>
                <w:szCs w:val="16"/>
              </w:rPr>
              <w:t>Chunxiao Zhao 2022</w:t>
            </w:r>
          </w:p>
        </w:tc>
        <w:tc>
          <w:tcPr>
            <w:tcW w:w="943" w:type="dxa"/>
            <w:noWrap/>
            <w:vAlign w:val="center"/>
            <w:hideMark/>
          </w:tcPr>
          <w:p w14:paraId="537784D1" w14:textId="79E5BEFF" w:rsidR="007970F4" w:rsidRPr="00604C42" w:rsidRDefault="007970F4" w:rsidP="007970F4">
            <w:pPr>
              <w:tabs>
                <w:tab w:val="decimal" w:pos="165"/>
              </w:tabs>
              <w:ind w:firstLine="0"/>
              <w:jc w:val="center"/>
              <w:rPr>
                <w:sz w:val="16"/>
                <w:szCs w:val="16"/>
              </w:rPr>
            </w:pPr>
            <w:r w:rsidRPr="00604C42">
              <w:rPr>
                <w:color w:val="000000"/>
                <w:sz w:val="16"/>
                <w:szCs w:val="16"/>
              </w:rPr>
              <w:t>-0.63</w:t>
            </w:r>
          </w:p>
        </w:tc>
        <w:tc>
          <w:tcPr>
            <w:tcW w:w="907" w:type="dxa"/>
            <w:noWrap/>
            <w:vAlign w:val="center"/>
            <w:hideMark/>
          </w:tcPr>
          <w:p w14:paraId="2B2F1E58" w14:textId="2BCFD1B7" w:rsidR="007970F4" w:rsidRPr="00604C42" w:rsidRDefault="007970F4" w:rsidP="007970F4">
            <w:pPr>
              <w:tabs>
                <w:tab w:val="decimal" w:pos="159"/>
              </w:tabs>
              <w:ind w:firstLine="0"/>
              <w:jc w:val="center"/>
              <w:rPr>
                <w:sz w:val="16"/>
                <w:szCs w:val="16"/>
              </w:rPr>
            </w:pPr>
            <w:r w:rsidRPr="00604C42">
              <w:rPr>
                <w:color w:val="000000"/>
                <w:sz w:val="16"/>
                <w:szCs w:val="16"/>
              </w:rPr>
              <w:t>-0.22</w:t>
            </w:r>
          </w:p>
        </w:tc>
        <w:tc>
          <w:tcPr>
            <w:tcW w:w="903" w:type="dxa"/>
            <w:noWrap/>
            <w:vAlign w:val="center"/>
            <w:hideMark/>
          </w:tcPr>
          <w:p w14:paraId="49ABD655" w14:textId="340FB40D" w:rsidR="007970F4" w:rsidRPr="00604C42" w:rsidRDefault="007970F4" w:rsidP="007970F4">
            <w:pPr>
              <w:ind w:firstLine="0"/>
              <w:jc w:val="center"/>
              <w:rPr>
                <w:sz w:val="16"/>
                <w:szCs w:val="16"/>
              </w:rPr>
            </w:pPr>
            <w:r w:rsidRPr="00604C42">
              <w:rPr>
                <w:color w:val="000000"/>
                <w:sz w:val="16"/>
                <w:szCs w:val="16"/>
              </w:rPr>
              <w:t>0.05</w:t>
            </w:r>
          </w:p>
        </w:tc>
        <w:tc>
          <w:tcPr>
            <w:tcW w:w="596" w:type="dxa"/>
            <w:noWrap/>
            <w:vAlign w:val="center"/>
            <w:hideMark/>
          </w:tcPr>
          <w:p w14:paraId="604A55D7" w14:textId="63B2B0A0" w:rsidR="007970F4" w:rsidRPr="00604C42" w:rsidRDefault="007970F4" w:rsidP="007970F4">
            <w:pPr>
              <w:ind w:firstLine="0"/>
              <w:jc w:val="center"/>
              <w:rPr>
                <w:sz w:val="16"/>
                <w:szCs w:val="16"/>
              </w:rPr>
            </w:pPr>
            <w:r w:rsidRPr="00604C42">
              <w:rPr>
                <w:color w:val="000000"/>
                <w:sz w:val="16"/>
                <w:szCs w:val="16"/>
              </w:rPr>
              <w:t>1.26</w:t>
            </w:r>
          </w:p>
        </w:tc>
        <w:tc>
          <w:tcPr>
            <w:tcW w:w="762" w:type="dxa"/>
            <w:noWrap/>
            <w:vAlign w:val="center"/>
            <w:hideMark/>
          </w:tcPr>
          <w:p w14:paraId="1ECC0694" w14:textId="72CD24A4" w:rsidR="007970F4" w:rsidRPr="00604C42" w:rsidRDefault="007970F4" w:rsidP="007970F4">
            <w:pPr>
              <w:ind w:firstLine="0"/>
              <w:jc w:val="center"/>
              <w:rPr>
                <w:sz w:val="16"/>
                <w:szCs w:val="16"/>
              </w:rPr>
            </w:pPr>
            <w:r w:rsidRPr="00604C42">
              <w:rPr>
                <w:color w:val="000000"/>
                <w:sz w:val="16"/>
                <w:szCs w:val="16"/>
              </w:rPr>
              <w:t>0.51</w:t>
            </w:r>
          </w:p>
        </w:tc>
        <w:tc>
          <w:tcPr>
            <w:tcW w:w="679" w:type="dxa"/>
            <w:noWrap/>
            <w:vAlign w:val="center"/>
            <w:hideMark/>
          </w:tcPr>
          <w:p w14:paraId="14251DB5" w14:textId="7BA7D3A9" w:rsidR="007970F4" w:rsidRPr="00604C42" w:rsidRDefault="007970F4" w:rsidP="007970F4">
            <w:pPr>
              <w:ind w:firstLine="0"/>
              <w:jc w:val="center"/>
              <w:rPr>
                <w:sz w:val="16"/>
                <w:szCs w:val="16"/>
              </w:rPr>
            </w:pPr>
            <w:r w:rsidRPr="00604C42">
              <w:rPr>
                <w:color w:val="000000"/>
                <w:sz w:val="16"/>
                <w:szCs w:val="16"/>
              </w:rPr>
              <w:t>76.78</w:t>
            </w:r>
          </w:p>
        </w:tc>
        <w:tc>
          <w:tcPr>
            <w:tcW w:w="513" w:type="dxa"/>
            <w:noWrap/>
            <w:vAlign w:val="center"/>
            <w:hideMark/>
          </w:tcPr>
          <w:p w14:paraId="6EF1563C" w14:textId="14B0DCF4"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3B861F74" w14:textId="420FB84B" w:rsidR="007970F4" w:rsidRPr="00604C42" w:rsidRDefault="007970F4" w:rsidP="007970F4">
            <w:pPr>
              <w:tabs>
                <w:tab w:val="decimal" w:pos="157"/>
              </w:tabs>
              <w:ind w:firstLine="0"/>
              <w:jc w:val="center"/>
              <w:rPr>
                <w:sz w:val="16"/>
                <w:szCs w:val="16"/>
              </w:rPr>
            </w:pPr>
            <w:r w:rsidRPr="00604C42">
              <w:rPr>
                <w:color w:val="000000"/>
                <w:sz w:val="16"/>
                <w:szCs w:val="16"/>
              </w:rPr>
              <w:t>10.18</w:t>
            </w:r>
          </w:p>
        </w:tc>
        <w:tc>
          <w:tcPr>
            <w:tcW w:w="1013" w:type="dxa"/>
            <w:noWrap/>
            <w:vAlign w:val="center"/>
            <w:hideMark/>
          </w:tcPr>
          <w:p w14:paraId="23716EF2" w14:textId="4810A92A" w:rsidR="007970F4" w:rsidRPr="00604C42" w:rsidRDefault="007970F4" w:rsidP="007970F4">
            <w:pPr>
              <w:tabs>
                <w:tab w:val="decimal" w:pos="289"/>
              </w:tabs>
              <w:ind w:firstLine="0"/>
              <w:jc w:val="center"/>
              <w:rPr>
                <w:sz w:val="16"/>
                <w:szCs w:val="16"/>
              </w:rPr>
            </w:pPr>
            <w:r w:rsidRPr="00604C42">
              <w:rPr>
                <w:color w:val="000000"/>
                <w:sz w:val="16"/>
                <w:szCs w:val="16"/>
              </w:rPr>
              <w:t>-0.22</w:t>
            </w:r>
          </w:p>
        </w:tc>
        <w:tc>
          <w:tcPr>
            <w:tcW w:w="737" w:type="dxa"/>
            <w:noWrap/>
            <w:vAlign w:val="center"/>
            <w:hideMark/>
          </w:tcPr>
          <w:p w14:paraId="51BA1088" w14:textId="77777777" w:rsidR="007970F4" w:rsidRPr="00604C42" w:rsidRDefault="007970F4" w:rsidP="007970F4">
            <w:pPr>
              <w:ind w:firstLine="0"/>
              <w:jc w:val="center"/>
              <w:rPr>
                <w:sz w:val="16"/>
                <w:szCs w:val="16"/>
              </w:rPr>
            </w:pPr>
          </w:p>
        </w:tc>
      </w:tr>
      <w:tr w:rsidR="007970F4" w:rsidRPr="00604C42" w14:paraId="5A22EF24" w14:textId="77777777" w:rsidTr="007970F4">
        <w:trPr>
          <w:trHeight w:val="282"/>
        </w:trPr>
        <w:tc>
          <w:tcPr>
            <w:tcW w:w="2251" w:type="dxa"/>
            <w:noWrap/>
            <w:vAlign w:val="center"/>
            <w:hideMark/>
          </w:tcPr>
          <w:p w14:paraId="5DAEC31C" w14:textId="77777777" w:rsidR="007970F4" w:rsidRPr="00604C42" w:rsidRDefault="007970F4" w:rsidP="007970F4">
            <w:pPr>
              <w:ind w:firstLine="0"/>
              <w:jc w:val="left"/>
              <w:rPr>
                <w:sz w:val="16"/>
                <w:szCs w:val="16"/>
              </w:rPr>
            </w:pPr>
            <w:r w:rsidRPr="00604C42">
              <w:rPr>
                <w:sz w:val="16"/>
                <w:szCs w:val="16"/>
              </w:rPr>
              <w:t>Chen Juan 2021</w:t>
            </w:r>
          </w:p>
        </w:tc>
        <w:tc>
          <w:tcPr>
            <w:tcW w:w="943" w:type="dxa"/>
            <w:noWrap/>
            <w:vAlign w:val="center"/>
            <w:hideMark/>
          </w:tcPr>
          <w:p w14:paraId="147FEDA7" w14:textId="3FF842CA" w:rsidR="007970F4" w:rsidRPr="00604C42" w:rsidRDefault="007970F4" w:rsidP="007970F4">
            <w:pPr>
              <w:tabs>
                <w:tab w:val="decimal" w:pos="165"/>
              </w:tabs>
              <w:ind w:firstLine="0"/>
              <w:jc w:val="center"/>
              <w:rPr>
                <w:sz w:val="16"/>
                <w:szCs w:val="16"/>
              </w:rPr>
            </w:pPr>
            <w:r w:rsidRPr="00604C42">
              <w:rPr>
                <w:color w:val="000000"/>
                <w:sz w:val="16"/>
                <w:szCs w:val="16"/>
              </w:rPr>
              <w:t>-1.36</w:t>
            </w:r>
          </w:p>
        </w:tc>
        <w:tc>
          <w:tcPr>
            <w:tcW w:w="907" w:type="dxa"/>
            <w:noWrap/>
            <w:vAlign w:val="center"/>
            <w:hideMark/>
          </w:tcPr>
          <w:p w14:paraId="0ACCE967" w14:textId="22C59CF3" w:rsidR="007970F4" w:rsidRPr="00604C42" w:rsidRDefault="007970F4" w:rsidP="007970F4">
            <w:pPr>
              <w:tabs>
                <w:tab w:val="decimal" w:pos="159"/>
              </w:tabs>
              <w:ind w:firstLine="0"/>
              <w:jc w:val="center"/>
              <w:rPr>
                <w:sz w:val="16"/>
                <w:szCs w:val="16"/>
              </w:rPr>
            </w:pPr>
            <w:r w:rsidRPr="00604C42">
              <w:rPr>
                <w:color w:val="000000"/>
                <w:sz w:val="16"/>
                <w:szCs w:val="16"/>
              </w:rPr>
              <w:t>-0.42</w:t>
            </w:r>
          </w:p>
        </w:tc>
        <w:tc>
          <w:tcPr>
            <w:tcW w:w="903" w:type="dxa"/>
            <w:noWrap/>
            <w:vAlign w:val="center"/>
            <w:hideMark/>
          </w:tcPr>
          <w:p w14:paraId="7222BDB3" w14:textId="5BB9C1C0" w:rsidR="007970F4" w:rsidRPr="00604C42" w:rsidRDefault="007970F4" w:rsidP="007970F4">
            <w:pPr>
              <w:ind w:firstLine="0"/>
              <w:jc w:val="center"/>
              <w:rPr>
                <w:sz w:val="16"/>
                <w:szCs w:val="16"/>
              </w:rPr>
            </w:pPr>
            <w:r w:rsidRPr="00604C42">
              <w:rPr>
                <w:color w:val="000000"/>
                <w:sz w:val="16"/>
                <w:szCs w:val="16"/>
              </w:rPr>
              <w:t>0.17</w:t>
            </w:r>
          </w:p>
        </w:tc>
        <w:tc>
          <w:tcPr>
            <w:tcW w:w="596" w:type="dxa"/>
            <w:noWrap/>
            <w:vAlign w:val="center"/>
            <w:hideMark/>
          </w:tcPr>
          <w:p w14:paraId="39D47F74" w14:textId="4EEF75FE" w:rsidR="007970F4" w:rsidRPr="00604C42" w:rsidRDefault="007970F4" w:rsidP="007970F4">
            <w:pPr>
              <w:ind w:firstLine="0"/>
              <w:jc w:val="center"/>
              <w:rPr>
                <w:sz w:val="16"/>
                <w:szCs w:val="16"/>
              </w:rPr>
            </w:pPr>
            <w:r w:rsidRPr="00604C42">
              <w:rPr>
                <w:color w:val="000000"/>
                <w:sz w:val="16"/>
                <w:szCs w:val="16"/>
              </w:rPr>
              <w:t>1.06</w:t>
            </w:r>
          </w:p>
        </w:tc>
        <w:tc>
          <w:tcPr>
            <w:tcW w:w="762" w:type="dxa"/>
            <w:noWrap/>
            <w:vAlign w:val="center"/>
            <w:hideMark/>
          </w:tcPr>
          <w:p w14:paraId="282A4F8C" w14:textId="191A9E52" w:rsidR="007970F4" w:rsidRPr="00604C42" w:rsidRDefault="007970F4" w:rsidP="007970F4">
            <w:pPr>
              <w:ind w:firstLine="0"/>
              <w:jc w:val="center"/>
              <w:rPr>
                <w:sz w:val="16"/>
                <w:szCs w:val="16"/>
              </w:rPr>
            </w:pPr>
            <w:r w:rsidRPr="00604C42">
              <w:rPr>
                <w:color w:val="000000"/>
                <w:sz w:val="16"/>
                <w:szCs w:val="16"/>
              </w:rPr>
              <w:t>0.42</w:t>
            </w:r>
          </w:p>
        </w:tc>
        <w:tc>
          <w:tcPr>
            <w:tcW w:w="679" w:type="dxa"/>
            <w:noWrap/>
            <w:vAlign w:val="center"/>
            <w:hideMark/>
          </w:tcPr>
          <w:p w14:paraId="7A3A6F7E" w14:textId="69DA1BA1" w:rsidR="007970F4" w:rsidRPr="00604C42" w:rsidRDefault="007970F4" w:rsidP="007970F4">
            <w:pPr>
              <w:ind w:firstLine="0"/>
              <w:jc w:val="center"/>
              <w:rPr>
                <w:sz w:val="16"/>
                <w:szCs w:val="16"/>
              </w:rPr>
            </w:pPr>
            <w:r w:rsidRPr="00604C42">
              <w:rPr>
                <w:color w:val="000000"/>
                <w:sz w:val="16"/>
                <w:szCs w:val="16"/>
              </w:rPr>
              <w:t>74.05</w:t>
            </w:r>
          </w:p>
        </w:tc>
        <w:tc>
          <w:tcPr>
            <w:tcW w:w="513" w:type="dxa"/>
            <w:noWrap/>
            <w:vAlign w:val="center"/>
            <w:hideMark/>
          </w:tcPr>
          <w:p w14:paraId="2ED43979" w14:textId="3D705A91"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1EADA4CF" w14:textId="6B8DE770" w:rsidR="007970F4" w:rsidRPr="00604C42" w:rsidRDefault="007970F4" w:rsidP="007970F4">
            <w:pPr>
              <w:tabs>
                <w:tab w:val="decimal" w:pos="157"/>
              </w:tabs>
              <w:ind w:firstLine="0"/>
              <w:jc w:val="center"/>
              <w:rPr>
                <w:sz w:val="16"/>
                <w:szCs w:val="16"/>
              </w:rPr>
            </w:pPr>
            <w:r w:rsidRPr="00604C42">
              <w:rPr>
                <w:color w:val="000000"/>
                <w:sz w:val="16"/>
                <w:szCs w:val="16"/>
              </w:rPr>
              <w:t>8.96</w:t>
            </w:r>
          </w:p>
        </w:tc>
        <w:tc>
          <w:tcPr>
            <w:tcW w:w="1013" w:type="dxa"/>
            <w:noWrap/>
            <w:vAlign w:val="center"/>
            <w:hideMark/>
          </w:tcPr>
          <w:p w14:paraId="0698687A" w14:textId="6C47AA5F" w:rsidR="007970F4" w:rsidRPr="00604C42" w:rsidRDefault="007970F4" w:rsidP="007970F4">
            <w:pPr>
              <w:tabs>
                <w:tab w:val="decimal" w:pos="289"/>
              </w:tabs>
              <w:ind w:firstLine="0"/>
              <w:jc w:val="center"/>
              <w:rPr>
                <w:sz w:val="16"/>
                <w:szCs w:val="16"/>
              </w:rPr>
            </w:pPr>
            <w:r w:rsidRPr="00604C42">
              <w:rPr>
                <w:color w:val="000000"/>
                <w:sz w:val="16"/>
                <w:szCs w:val="16"/>
              </w:rPr>
              <w:t>-0.42</w:t>
            </w:r>
          </w:p>
        </w:tc>
        <w:tc>
          <w:tcPr>
            <w:tcW w:w="737" w:type="dxa"/>
            <w:noWrap/>
            <w:vAlign w:val="center"/>
            <w:hideMark/>
          </w:tcPr>
          <w:p w14:paraId="1FECCA8B" w14:textId="77777777" w:rsidR="007970F4" w:rsidRPr="00604C42" w:rsidRDefault="007970F4" w:rsidP="007970F4">
            <w:pPr>
              <w:ind w:firstLine="0"/>
              <w:jc w:val="center"/>
              <w:rPr>
                <w:sz w:val="16"/>
                <w:szCs w:val="16"/>
              </w:rPr>
            </w:pPr>
          </w:p>
        </w:tc>
      </w:tr>
      <w:tr w:rsidR="007970F4" w:rsidRPr="00604C42"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604C42" w:rsidRDefault="007970F4" w:rsidP="007970F4">
            <w:pPr>
              <w:ind w:firstLine="0"/>
              <w:jc w:val="left"/>
              <w:rPr>
                <w:sz w:val="16"/>
                <w:szCs w:val="16"/>
              </w:rPr>
            </w:pPr>
            <w:r w:rsidRPr="00604C42">
              <w:rPr>
                <w:sz w:val="16"/>
                <w:szCs w:val="16"/>
              </w:rPr>
              <w:t>A-Tjak 2018</w:t>
            </w:r>
          </w:p>
        </w:tc>
        <w:tc>
          <w:tcPr>
            <w:tcW w:w="943" w:type="dxa"/>
            <w:tcBorders>
              <w:bottom w:val="single" w:sz="4" w:space="0" w:color="auto"/>
            </w:tcBorders>
            <w:noWrap/>
            <w:vAlign w:val="center"/>
            <w:hideMark/>
          </w:tcPr>
          <w:p w14:paraId="08BCA0D6" w14:textId="3E434C1D" w:rsidR="007970F4" w:rsidRPr="00604C42" w:rsidRDefault="007970F4" w:rsidP="007970F4">
            <w:pPr>
              <w:tabs>
                <w:tab w:val="decimal" w:pos="165"/>
              </w:tabs>
              <w:ind w:firstLine="0"/>
              <w:jc w:val="center"/>
              <w:rPr>
                <w:sz w:val="16"/>
                <w:szCs w:val="16"/>
              </w:rPr>
            </w:pPr>
            <w:r w:rsidRPr="00604C42">
              <w:rPr>
                <w:color w:val="000000"/>
                <w:sz w:val="16"/>
                <w:szCs w:val="16"/>
              </w:rPr>
              <w:t>2.08</w:t>
            </w:r>
          </w:p>
        </w:tc>
        <w:tc>
          <w:tcPr>
            <w:tcW w:w="907" w:type="dxa"/>
            <w:tcBorders>
              <w:bottom w:val="single" w:sz="4" w:space="0" w:color="auto"/>
            </w:tcBorders>
            <w:noWrap/>
            <w:vAlign w:val="center"/>
            <w:hideMark/>
          </w:tcPr>
          <w:p w14:paraId="4772F374" w14:textId="44C45E85" w:rsidR="007970F4" w:rsidRPr="00604C42" w:rsidRDefault="007970F4" w:rsidP="007970F4">
            <w:pPr>
              <w:tabs>
                <w:tab w:val="decimal" w:pos="159"/>
              </w:tabs>
              <w:ind w:firstLine="0"/>
              <w:jc w:val="center"/>
              <w:rPr>
                <w:sz w:val="16"/>
                <w:szCs w:val="16"/>
              </w:rPr>
            </w:pPr>
            <w:r w:rsidRPr="00604C42">
              <w:rPr>
                <w:color w:val="000000"/>
                <w:sz w:val="16"/>
                <w:szCs w:val="16"/>
              </w:rPr>
              <w:t>0.69</w:t>
            </w:r>
          </w:p>
        </w:tc>
        <w:tc>
          <w:tcPr>
            <w:tcW w:w="903" w:type="dxa"/>
            <w:tcBorders>
              <w:bottom w:val="single" w:sz="4" w:space="0" w:color="auto"/>
            </w:tcBorders>
            <w:noWrap/>
            <w:vAlign w:val="center"/>
            <w:hideMark/>
          </w:tcPr>
          <w:p w14:paraId="1FF28E72" w14:textId="6D3C6654" w:rsidR="007970F4" w:rsidRPr="00604C42" w:rsidRDefault="007970F4" w:rsidP="007970F4">
            <w:pPr>
              <w:ind w:firstLine="0"/>
              <w:jc w:val="center"/>
              <w:rPr>
                <w:sz w:val="16"/>
                <w:szCs w:val="16"/>
              </w:rPr>
            </w:pPr>
            <w:r w:rsidRPr="00604C42">
              <w:rPr>
                <w:color w:val="000000"/>
                <w:sz w:val="16"/>
                <w:szCs w:val="16"/>
              </w:rPr>
              <w:t>0.37</w:t>
            </w:r>
          </w:p>
        </w:tc>
        <w:tc>
          <w:tcPr>
            <w:tcW w:w="596" w:type="dxa"/>
            <w:tcBorders>
              <w:bottom w:val="single" w:sz="4" w:space="0" w:color="auto"/>
            </w:tcBorders>
            <w:noWrap/>
            <w:vAlign w:val="center"/>
            <w:hideMark/>
          </w:tcPr>
          <w:p w14:paraId="374F7512" w14:textId="35FED22E" w:rsidR="007970F4" w:rsidRPr="00604C42" w:rsidRDefault="007970F4" w:rsidP="007970F4">
            <w:pPr>
              <w:ind w:firstLine="0"/>
              <w:jc w:val="center"/>
              <w:rPr>
                <w:sz w:val="16"/>
                <w:szCs w:val="16"/>
              </w:rPr>
            </w:pPr>
            <w:r w:rsidRPr="00604C42">
              <w:rPr>
                <w:color w:val="000000"/>
                <w:sz w:val="16"/>
                <w:szCs w:val="16"/>
              </w:rPr>
              <w:t>0.85</w:t>
            </w:r>
          </w:p>
        </w:tc>
        <w:tc>
          <w:tcPr>
            <w:tcW w:w="762" w:type="dxa"/>
            <w:tcBorders>
              <w:bottom w:val="single" w:sz="4" w:space="0" w:color="auto"/>
            </w:tcBorders>
            <w:noWrap/>
            <w:vAlign w:val="center"/>
            <w:hideMark/>
          </w:tcPr>
          <w:p w14:paraId="7E4AFC37" w14:textId="12098D22" w:rsidR="007970F4" w:rsidRPr="00604C42" w:rsidRDefault="007970F4" w:rsidP="007970F4">
            <w:pPr>
              <w:ind w:firstLine="0"/>
              <w:jc w:val="center"/>
              <w:rPr>
                <w:sz w:val="16"/>
                <w:szCs w:val="16"/>
              </w:rPr>
            </w:pPr>
            <w:r w:rsidRPr="00604C42">
              <w:rPr>
                <w:color w:val="000000"/>
                <w:sz w:val="16"/>
                <w:szCs w:val="16"/>
              </w:rPr>
              <w:t>0.32</w:t>
            </w:r>
          </w:p>
        </w:tc>
        <w:tc>
          <w:tcPr>
            <w:tcW w:w="679" w:type="dxa"/>
            <w:tcBorders>
              <w:bottom w:val="single" w:sz="4" w:space="0" w:color="auto"/>
            </w:tcBorders>
            <w:noWrap/>
            <w:vAlign w:val="center"/>
            <w:hideMark/>
          </w:tcPr>
          <w:p w14:paraId="1DBAD187" w14:textId="7F2461C3" w:rsidR="007970F4" w:rsidRPr="00604C42" w:rsidRDefault="007970F4" w:rsidP="007970F4">
            <w:pPr>
              <w:ind w:firstLine="0"/>
              <w:jc w:val="center"/>
              <w:rPr>
                <w:sz w:val="16"/>
                <w:szCs w:val="16"/>
              </w:rPr>
            </w:pPr>
            <w:r w:rsidRPr="00604C42">
              <w:rPr>
                <w:color w:val="000000"/>
                <w:sz w:val="16"/>
                <w:szCs w:val="16"/>
              </w:rPr>
              <w:t>57.34</w:t>
            </w:r>
          </w:p>
        </w:tc>
        <w:tc>
          <w:tcPr>
            <w:tcW w:w="513" w:type="dxa"/>
            <w:tcBorders>
              <w:bottom w:val="single" w:sz="4" w:space="0" w:color="auto"/>
            </w:tcBorders>
            <w:noWrap/>
            <w:vAlign w:val="center"/>
            <w:hideMark/>
          </w:tcPr>
          <w:p w14:paraId="2304F226" w14:textId="499891BB" w:rsidR="007970F4" w:rsidRPr="00604C42" w:rsidRDefault="007970F4" w:rsidP="007970F4">
            <w:pPr>
              <w:ind w:firstLine="0"/>
              <w:jc w:val="center"/>
              <w:rPr>
                <w:sz w:val="16"/>
                <w:szCs w:val="16"/>
              </w:rPr>
            </w:pPr>
            <w:r w:rsidRPr="00604C42">
              <w:rPr>
                <w:color w:val="000000"/>
                <w:sz w:val="16"/>
                <w:szCs w:val="16"/>
              </w:rPr>
              <w:t>0.09</w:t>
            </w:r>
          </w:p>
        </w:tc>
        <w:tc>
          <w:tcPr>
            <w:tcW w:w="698" w:type="dxa"/>
            <w:tcBorders>
              <w:bottom w:val="single" w:sz="4" w:space="0" w:color="auto"/>
            </w:tcBorders>
            <w:noWrap/>
            <w:vAlign w:val="center"/>
            <w:hideMark/>
          </w:tcPr>
          <w:p w14:paraId="0FCA67EF" w14:textId="26AC25D1" w:rsidR="007970F4" w:rsidRPr="00604C42" w:rsidRDefault="007970F4" w:rsidP="007970F4">
            <w:pPr>
              <w:tabs>
                <w:tab w:val="decimal" w:pos="157"/>
              </w:tabs>
              <w:ind w:firstLine="0"/>
              <w:jc w:val="center"/>
              <w:rPr>
                <w:sz w:val="16"/>
                <w:szCs w:val="16"/>
              </w:rPr>
            </w:pPr>
            <w:r w:rsidRPr="00604C42">
              <w:rPr>
                <w:color w:val="000000"/>
                <w:sz w:val="16"/>
                <w:szCs w:val="16"/>
              </w:rPr>
              <w:t>9.33</w:t>
            </w:r>
          </w:p>
        </w:tc>
        <w:tc>
          <w:tcPr>
            <w:tcW w:w="1013" w:type="dxa"/>
            <w:tcBorders>
              <w:bottom w:val="single" w:sz="4" w:space="0" w:color="auto"/>
            </w:tcBorders>
            <w:noWrap/>
            <w:vAlign w:val="center"/>
            <w:hideMark/>
          </w:tcPr>
          <w:p w14:paraId="63020447" w14:textId="15827A5D" w:rsidR="007970F4" w:rsidRPr="00604C42" w:rsidRDefault="007970F4" w:rsidP="007970F4">
            <w:pPr>
              <w:tabs>
                <w:tab w:val="decimal" w:pos="289"/>
              </w:tabs>
              <w:ind w:firstLine="0"/>
              <w:jc w:val="center"/>
              <w:rPr>
                <w:sz w:val="16"/>
                <w:szCs w:val="16"/>
              </w:rPr>
            </w:pPr>
            <w:r w:rsidRPr="00604C42">
              <w:rPr>
                <w:color w:val="000000"/>
                <w:sz w:val="16"/>
                <w:szCs w:val="16"/>
              </w:rPr>
              <w:t>0.69</w:t>
            </w:r>
          </w:p>
        </w:tc>
        <w:tc>
          <w:tcPr>
            <w:tcW w:w="737" w:type="dxa"/>
            <w:tcBorders>
              <w:bottom w:val="single" w:sz="4" w:space="0" w:color="auto"/>
            </w:tcBorders>
            <w:noWrap/>
            <w:vAlign w:val="center"/>
            <w:hideMark/>
          </w:tcPr>
          <w:p w14:paraId="5F6B0A6F" w14:textId="34EF0F8A" w:rsidR="007970F4" w:rsidRPr="00604C42" w:rsidRDefault="007970F4" w:rsidP="007970F4">
            <w:pPr>
              <w:ind w:firstLine="0"/>
              <w:jc w:val="center"/>
              <w:rPr>
                <w:sz w:val="16"/>
                <w:szCs w:val="16"/>
              </w:rPr>
            </w:pPr>
          </w:p>
        </w:tc>
      </w:tr>
      <w:tr w:rsidR="00D04DB9" w:rsidRPr="00604C42"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604C42" w:rsidRDefault="00D04DB9" w:rsidP="002D69CC">
            <w:pPr>
              <w:ind w:firstLine="0"/>
              <w:jc w:val="left"/>
              <w:rPr>
                <w:sz w:val="16"/>
                <w:szCs w:val="16"/>
              </w:rPr>
            </w:pPr>
            <w:r w:rsidRPr="00604C42">
              <w:rPr>
                <w:i/>
                <w:iCs/>
                <w:sz w:val="16"/>
                <w:szCs w:val="16"/>
              </w:rPr>
              <w:t>Note:</w:t>
            </w:r>
            <w:r w:rsidRPr="00604C42">
              <w:rPr>
                <w:sz w:val="16"/>
                <w:szCs w:val="16"/>
              </w:rPr>
              <w:t xml:space="preserve"> For explanations of each influence metric see the metafor documentation: </w:t>
            </w:r>
            <w:hyperlink r:id="rId18" w:history="1">
              <w:r w:rsidRPr="00604C42">
                <w:rPr>
                  <w:rStyle w:val="Hyperlink"/>
                  <w:sz w:val="16"/>
                  <w:szCs w:val="16"/>
                </w:rPr>
                <w:t>https://wviechtb.github.io/metafor/reference/influence.rma.uni.html</w:t>
              </w:r>
            </w:hyperlink>
            <w:r w:rsidRPr="00604C42">
              <w:rPr>
                <w:sz w:val="16"/>
                <w:szCs w:val="16"/>
              </w:rPr>
              <w:t xml:space="preserve"> </w:t>
            </w:r>
          </w:p>
        </w:tc>
      </w:tr>
    </w:tbl>
    <w:p w14:paraId="55123918" w14:textId="77777777" w:rsidR="00D04DB9" w:rsidRPr="00604C42" w:rsidRDefault="00D04DB9" w:rsidP="00D04DB9">
      <w:pPr>
        <w:ind w:firstLine="0"/>
      </w:pPr>
    </w:p>
    <w:p w14:paraId="7478C2E8" w14:textId="77777777" w:rsidR="00221BC9" w:rsidRPr="00604C42" w:rsidRDefault="00221BC9" w:rsidP="00D04DB9">
      <w:pPr>
        <w:ind w:firstLine="0"/>
      </w:pPr>
    </w:p>
    <w:p w14:paraId="7C08D6FE" w14:textId="2696B431" w:rsidR="00EB1716" w:rsidRPr="00604C42" w:rsidRDefault="00EB1716" w:rsidP="00EB1716">
      <w:pPr>
        <w:ind w:firstLine="0"/>
        <w:rPr>
          <w:b/>
          <w:bCs/>
        </w:rPr>
      </w:pPr>
      <w:r w:rsidRPr="00604C42">
        <w:rPr>
          <w:b/>
          <w:bCs/>
        </w:rPr>
        <w:t>Figure 3. Forest plot for corrected meta-analysis sensitivity analysis.</w:t>
      </w:r>
    </w:p>
    <w:p w14:paraId="7A2CB79F" w14:textId="77777777" w:rsidR="00EB1716" w:rsidRPr="00604C42" w:rsidRDefault="00EB1716" w:rsidP="00EB1716">
      <w:pPr>
        <w:ind w:firstLine="0"/>
        <w:jc w:val="center"/>
      </w:pPr>
      <w:r w:rsidRPr="00604C42">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Pr="00604C42" w:rsidRDefault="00EB1716" w:rsidP="004911AB">
      <w:pPr>
        <w:ind w:firstLine="0"/>
      </w:pPr>
    </w:p>
    <w:p w14:paraId="5136E01C" w14:textId="664C6FDA" w:rsidR="00BC484F" w:rsidRPr="00604C42" w:rsidRDefault="00BC484F" w:rsidP="004911AB">
      <w:pPr>
        <w:ind w:firstLine="0"/>
        <w:sectPr w:rsidR="00BC484F" w:rsidRPr="00604C42" w:rsidSect="00210400">
          <w:type w:val="continuous"/>
          <w:pgSz w:w="11906" w:h="16838"/>
          <w:pgMar w:top="1440" w:right="1440" w:bottom="1440" w:left="1440" w:header="720" w:footer="720" w:gutter="0"/>
          <w:cols w:space="386"/>
          <w:titlePg/>
          <w15:footnoteColumns w:val="1"/>
        </w:sectPr>
      </w:pPr>
    </w:p>
    <w:p w14:paraId="7E5E7EF5" w14:textId="4A16A24A" w:rsidR="0053023B" w:rsidRPr="00604C42" w:rsidRDefault="00832273" w:rsidP="00832273">
      <w:r w:rsidRPr="00832273">
        <w:t xml:space="preserve">Next, metafor’s escalc function was again used to calculate SMD effect sizes (Hedges’ </w:t>
      </w:r>
      <w:r w:rsidRPr="00832273">
        <w:rPr>
          <w:i/>
          <w:iCs/>
        </w:rPr>
        <w:t>g</w:t>
      </w:r>
      <w:r w:rsidRPr="00832273">
        <w:t xml:space="preserve">) and its variances. Recalculated Hedge’s g values differed from Zhao et al.’s (2023) by up to </w:t>
      </w:r>
      <w:r w:rsidRPr="00832273">
        <w:rPr>
          <w:i/>
          <w:iCs/>
        </w:rPr>
        <w:t>g</w:t>
      </w:r>
      <w:r w:rsidRPr="00832273">
        <w:t xml:space="preserve"> = 1.78. Put differently, the recalculated values were as little</w:t>
      </w:r>
      <w:r>
        <w:t xml:space="preserve"> as</w:t>
      </w:r>
      <w:r w:rsidR="00327370" w:rsidRPr="00604C42">
        <w:t xml:space="preserve"> 18.7% of the those calculated by Zhao et al. (2023). This is notable for two reasons. First, the original article this effect size was </w:t>
      </w:r>
      <w:r w:rsidR="00B53B5E" w:rsidRPr="00604C42">
        <w:t>calculated</w:t>
      </w:r>
      <w:r w:rsidR="00327370" w:rsidRPr="00604C42">
        <w:t xml:space="preserve"> from </w:t>
      </w:r>
      <w:r w:rsidR="00E160F5" w:rsidRPr="00604C42">
        <w:fldChar w:fldCharType="begin"/>
      </w:r>
      <w:r w:rsidR="00E160F5" w:rsidRPr="00604C42">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E160F5" w:rsidRPr="00604C42">
        <w:fldChar w:fldCharType="separate"/>
      </w:r>
      <w:r w:rsidR="00E160F5" w:rsidRPr="00604C42">
        <w:t>(A-Tjak et al., 2018)</w:t>
      </w:r>
      <w:r w:rsidR="00E160F5" w:rsidRPr="00604C42">
        <w:fldChar w:fldCharType="end"/>
      </w:r>
      <w:r w:rsidR="00E160F5" w:rsidRPr="00604C42">
        <w:t xml:space="preserve"> also reported an SMD effect size directly, but the </w:t>
      </w:r>
      <w:r w:rsidR="001F3403" w:rsidRPr="00604C42">
        <w:t>discrepancy</w:t>
      </w:r>
      <w:r w:rsidR="00E160F5" w:rsidRPr="00604C42">
        <w:t xml:space="preserve"> between A-Tjak et al.’s effect size (</w:t>
      </w:r>
      <w:r w:rsidR="00E160F5" w:rsidRPr="00604C42">
        <w:rPr>
          <w:i/>
          <w:iCs/>
        </w:rPr>
        <w:t>d</w:t>
      </w:r>
      <w:r w:rsidR="00E160F5" w:rsidRPr="00604C42">
        <w:t xml:space="preserve"> =  0.25) and  Zhao et al.’s (2023) extracted effect size (</w:t>
      </w:r>
      <w:r w:rsidR="00E160F5" w:rsidRPr="00604C42">
        <w:rPr>
          <w:i/>
          <w:iCs/>
        </w:rPr>
        <w:t>g</w:t>
      </w:r>
      <w:r w:rsidR="00E160F5" w:rsidRPr="00604C42">
        <w:t xml:space="preserve"> = 2.19) apparently </w:t>
      </w:r>
      <w:r w:rsidR="0053023B" w:rsidRPr="00604C42">
        <w:t>did not prompt the meta-analysts to re-examine whether it had been calculated correctly. Second, this effect size was excluded as an outlier by Zhao et al. (2023), but this apparently did not prompt the meta-</w:t>
      </w:r>
      <w:r w:rsidR="001F3403" w:rsidRPr="00604C42">
        <w:t>analysts</w:t>
      </w:r>
      <w:r w:rsidR="0053023B" w:rsidRPr="00604C42">
        <w:t xml:space="preserve"> to re-examine whether it had </w:t>
      </w:r>
      <w:r w:rsidR="0053023B" w:rsidRPr="00604C42">
        <w:t>been calculated correctly either. Both sets of effect sizes are illustrated in Figure 2.</w:t>
      </w:r>
    </w:p>
    <w:p w14:paraId="18849B38" w14:textId="2A0BA2C2" w:rsidR="00B245CD" w:rsidRPr="00604C42" w:rsidRDefault="00832273" w:rsidP="00B245CD">
      <w:pPr>
        <w:pStyle w:val="Heading1"/>
      </w:pPr>
      <w:r>
        <w:t>Co</w:t>
      </w:r>
      <w:r w:rsidR="00507AAA" w:rsidRPr="00604C42">
        <w:t>rrected</w:t>
      </w:r>
      <w:r w:rsidR="00B245CD" w:rsidRPr="00604C42">
        <w:t xml:space="preserve"> meta-analysis </w:t>
      </w:r>
    </w:p>
    <w:p w14:paraId="72622A75" w14:textId="77777777" w:rsidR="007A25C7" w:rsidRDefault="00B245CD" w:rsidP="006A63C4">
      <w:r w:rsidRPr="00604C42">
        <w:t xml:space="preserve">Following the same workflow as Zhao et al. (2023), a random effects meta-analysis was fit to all 11 effect sizes </w:t>
      </w:r>
      <w:r w:rsidR="00AE42E4" w:rsidRPr="00604C42">
        <w:t>calculated from the summary statistics. The re</w:t>
      </w:r>
      <w:r w:rsidR="001147D5" w:rsidRPr="00604C42">
        <w:t>-</w:t>
      </w:r>
      <w:r w:rsidR="00AE42E4" w:rsidRPr="00604C42">
        <w:t xml:space="preserve">extracted summary </w:t>
      </w:r>
      <w:r w:rsidR="00B53B5E" w:rsidRPr="00604C42">
        <w:t>sta</w:t>
      </w:r>
      <w:r w:rsidR="00B53B5E">
        <w:t xml:space="preserve">tistics </w:t>
      </w:r>
      <w:r w:rsidR="00AE42E4" w:rsidRPr="00604C42">
        <w:t xml:space="preserve">were used where possible. Where the original article could not be obtained, Zhao et al.’s (2023) summary </w:t>
      </w:r>
      <w:r w:rsidR="00D66AB7" w:rsidRPr="00604C42">
        <w:t>statistics</w:t>
      </w:r>
      <w:r w:rsidR="00AE42E4" w:rsidRPr="00604C42">
        <w:t xml:space="preserve"> were used</w:t>
      </w:r>
      <w:r w:rsidRPr="00604C42">
        <w:t xml:space="preserve"> on the liberal assumption that they are correct.</w:t>
      </w:r>
      <w:r w:rsidR="006A63C4" w:rsidRPr="00604C42">
        <w:t xml:space="preserve"> </w:t>
      </w:r>
    </w:p>
    <w:p w14:paraId="349A5CAF" w14:textId="68B3A1F6" w:rsidR="007A25C7" w:rsidRDefault="007A25C7" w:rsidP="007A25C7">
      <w:r>
        <w:t>When comparing the meta-analysis models fit to all 11 effect sizes, heterogeneity was lower in the reextracted effect sizes (</w:t>
      </w:r>
      <w:r w:rsidRPr="00604C42">
        <w:rPr>
          <w:rFonts w:ascii="Cambria Math" w:hAnsi="Cambria Math" w:cs="Cambria Math"/>
        </w:rPr>
        <w:t>𝜏</w:t>
      </w:r>
      <w:r w:rsidRPr="00604C42">
        <w:rPr>
          <w:vertAlign w:val="superscript"/>
        </w:rPr>
        <w:t>2</w:t>
      </w:r>
      <w:r w:rsidRPr="00604C42">
        <w:t xml:space="preserve"> = 0.44, </w:t>
      </w:r>
      <w:r w:rsidRPr="00604C42">
        <w:rPr>
          <w:i/>
          <w:iCs/>
        </w:rPr>
        <w:t>I</w:t>
      </w:r>
      <w:r w:rsidRPr="00604C42">
        <w:rPr>
          <w:vertAlign w:val="superscript"/>
        </w:rPr>
        <w:t>2</w:t>
      </w:r>
      <w:r w:rsidRPr="00604C42">
        <w:t xml:space="preserve"> = 87.9%, </w:t>
      </w:r>
      <w:r w:rsidRPr="00604C42">
        <w:rPr>
          <w:i/>
          <w:iCs/>
        </w:rPr>
        <w:t>H</w:t>
      </w:r>
      <w:r w:rsidRPr="00604C42">
        <w:rPr>
          <w:vertAlign w:val="superscript"/>
        </w:rPr>
        <w:t>2</w:t>
      </w:r>
      <w:r w:rsidRPr="00604C42">
        <w:t xml:space="preserve"> = 8.28</w:t>
      </w:r>
      <w:r>
        <w:t>) than Zhao et al.’s (2023) reported effect sizes (</w:t>
      </w:r>
      <w:r w:rsidRPr="00604C42">
        <w:rPr>
          <w:rFonts w:ascii="Cambria Math" w:hAnsi="Cambria Math" w:cs="Cambria Math"/>
        </w:rPr>
        <w:t>𝜏</w:t>
      </w:r>
      <w:r w:rsidRPr="00604C42">
        <w:rPr>
          <w:vertAlign w:val="superscript"/>
        </w:rPr>
        <w:t>2</w:t>
      </w:r>
      <w:r w:rsidRPr="00604C42">
        <w:t xml:space="preserve"> = 0.85, </w:t>
      </w:r>
      <w:r w:rsidRPr="00604C42">
        <w:rPr>
          <w:i/>
          <w:iCs/>
        </w:rPr>
        <w:t>I</w:t>
      </w:r>
      <w:r w:rsidRPr="00604C42">
        <w:rPr>
          <w:vertAlign w:val="superscript"/>
        </w:rPr>
        <w:t>2</w:t>
      </w:r>
      <w:r w:rsidRPr="00604C42">
        <w:t xml:space="preserve"> = 93.1%, </w:t>
      </w:r>
      <w:r w:rsidRPr="00604C42">
        <w:rPr>
          <w:i/>
          <w:iCs/>
        </w:rPr>
        <w:t>H</w:t>
      </w:r>
      <w:r w:rsidRPr="00604C42">
        <w:rPr>
          <w:vertAlign w:val="superscript"/>
        </w:rPr>
        <w:t>2</w:t>
      </w:r>
      <w:r w:rsidRPr="00604C42">
        <w:t xml:space="preserve"> = 14.51</w:t>
      </w:r>
      <w:r>
        <w:t xml:space="preserve">). This is to be expected when some of Zhao et al.’s (2023) effect sizes were erroneously inflated. </w:t>
      </w:r>
    </w:p>
    <w:p w14:paraId="1D35E421" w14:textId="7A7A3DB3" w:rsidR="006A63C4" w:rsidRPr="00604C42" w:rsidRDefault="00275781" w:rsidP="006A63C4">
      <w:r>
        <w:lastRenderedPageBreak/>
        <w:t>Following Zhao et al.’s (2023) analytic strategy, t</w:t>
      </w:r>
      <w:r w:rsidR="006A63C4" w:rsidRPr="00604C42">
        <w:t xml:space="preserve">est of undue influence/outliers were </w:t>
      </w:r>
      <w:r w:rsidR="001F3403" w:rsidRPr="00604C42">
        <w:t>calculated</w:t>
      </w:r>
      <w:r w:rsidR="00744A9C">
        <w:t xml:space="preserve">. This was done </w:t>
      </w:r>
      <w:r w:rsidR="006A63C4" w:rsidRPr="00604C42">
        <w:t>using metafor’s influence function</w:t>
      </w:r>
      <w:r w:rsidR="00B04FBB" w:rsidRPr="00604C42">
        <w:t xml:space="preserve">. The effect size from </w:t>
      </w:r>
      <w:r w:rsidR="00CA0983" w:rsidRPr="00604C42">
        <w:t>Zemestani &amp; Mozaffari (2020) was flagged as an outlier</w:t>
      </w:r>
      <w:r w:rsidR="00107008" w:rsidRPr="00604C42">
        <w:t xml:space="preserve">, and therefore excluded from the sensitivity analysis. </w:t>
      </w:r>
    </w:p>
    <w:p w14:paraId="2B91C17E" w14:textId="2F37C56E" w:rsidR="00934BED" w:rsidRPr="00604C42" w:rsidRDefault="00934BED" w:rsidP="006A63C4">
      <w:r w:rsidRPr="00604C42">
        <w:t xml:space="preserve">Note that there are </w:t>
      </w:r>
      <w:r w:rsidR="000538E5" w:rsidRPr="00604C42">
        <w:t xml:space="preserve">also other </w:t>
      </w:r>
      <w:r w:rsidRPr="00604C42">
        <w:t xml:space="preserve">reasons to exclude the results of Zemestani </w:t>
      </w:r>
      <w:r w:rsidR="000D45C1" w:rsidRPr="00604C42">
        <w:t>&amp; Mozaffari</w:t>
      </w:r>
      <w:r w:rsidRPr="00604C42">
        <w:t xml:space="preserve"> (2020)</w:t>
      </w:r>
      <w:r w:rsidR="00A835C7" w:rsidRPr="00604C42">
        <w:t>. A</w:t>
      </w:r>
      <w:r w:rsidRPr="00604C42">
        <w:t xml:space="preserve">s documented in a comment </w:t>
      </w:r>
      <w:r w:rsidR="00913F4B" w:rsidRPr="00604C42">
        <w:t>I wrote on</w:t>
      </w:r>
      <w:r w:rsidR="00792FE4" w:rsidRPr="00604C42">
        <w:t xml:space="preserve"> PubPeer </w:t>
      </w:r>
      <w:r w:rsidR="006911F4" w:rsidRPr="00604C42">
        <w:t xml:space="preserve">in February 2024 </w:t>
      </w:r>
      <w:r w:rsidRPr="00604C42">
        <w:t>(</w:t>
      </w:r>
      <w:hyperlink r:id="rId20" w:history="1">
        <w:r w:rsidR="009B4ACA" w:rsidRPr="00604C42">
          <w:rPr>
            <w:rStyle w:val="Hyperlink"/>
          </w:rPr>
          <w:t>https://pubpeer.com/publications/0E13E34679B18385D6C4C29143A9CD</w:t>
        </w:r>
      </w:hyperlink>
      <w:r w:rsidRPr="00604C42">
        <w:t xml:space="preserve">), several results reported in that article </w:t>
      </w:r>
      <w:r w:rsidR="000E269F" w:rsidRPr="00604C42">
        <w:t xml:space="preserve">appear to be </w:t>
      </w:r>
      <w:r w:rsidR="008C3EF1" w:rsidRPr="00604C42">
        <w:t>mathematically</w:t>
      </w:r>
      <w:r w:rsidR="000E269F" w:rsidRPr="00604C42">
        <w:t xml:space="preserve"> impossible as they </w:t>
      </w:r>
      <w:r w:rsidRPr="00604C42">
        <w:t>fail StatCheck</w:t>
      </w:r>
      <w:r w:rsidR="00AF5556" w:rsidRPr="00604C42">
        <w:t xml:space="preserve"> </w:t>
      </w:r>
      <w:r w:rsidR="00AF5556" w:rsidRPr="00604C42">
        <w:fldChar w:fldCharType="begin"/>
      </w:r>
      <w:r w:rsidR="00AF5556" w:rsidRPr="00604C42">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sidRPr="00604C42">
        <w:fldChar w:fldCharType="separate"/>
      </w:r>
      <w:r w:rsidR="00AF5556" w:rsidRPr="00604C42">
        <w:t>(Nuijten et al., 2015; Nuijten &amp; Polanin, 2020)</w:t>
      </w:r>
      <w:r w:rsidR="00AF5556" w:rsidRPr="00604C42">
        <w:fldChar w:fldCharType="end"/>
      </w:r>
      <w:r w:rsidRPr="00604C42">
        <w:t>, GRIM</w:t>
      </w:r>
      <w:r w:rsidR="00AF5556" w:rsidRPr="00604C42">
        <w:t xml:space="preserve"> </w:t>
      </w:r>
      <w:r w:rsidR="00AF5556" w:rsidRPr="00604C42">
        <w:fldChar w:fldCharType="begin"/>
      </w:r>
      <w:r w:rsidR="00AF5556" w:rsidRPr="00604C42">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sidRPr="00604C42">
        <w:fldChar w:fldCharType="separate"/>
      </w:r>
      <w:r w:rsidR="00AF5556" w:rsidRPr="00604C42">
        <w:t>(Brown &amp; Heathers, 2017)</w:t>
      </w:r>
      <w:r w:rsidR="00AF5556" w:rsidRPr="00604C42">
        <w:fldChar w:fldCharType="end"/>
      </w:r>
      <w:r w:rsidRPr="00604C42">
        <w:t xml:space="preserve">, </w:t>
      </w:r>
      <w:r w:rsidR="000E269F" w:rsidRPr="00604C42">
        <w:t>or</w:t>
      </w:r>
      <w:r w:rsidRPr="00604C42">
        <w:t xml:space="preserve"> GRIMMER tests </w:t>
      </w:r>
      <w:r w:rsidR="000E269F" w:rsidRPr="00604C42">
        <w:fldChar w:fldCharType="begin"/>
      </w:r>
      <w:r w:rsidR="000E269F" w:rsidRPr="00604C42">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sidRPr="00604C42">
        <w:fldChar w:fldCharType="separate"/>
      </w:r>
      <w:r w:rsidR="000E269F" w:rsidRPr="00604C42">
        <w:t>(Anaya, 2016)</w:t>
      </w:r>
      <w:r w:rsidR="000E269F" w:rsidRPr="00604C42">
        <w:fldChar w:fldCharType="end"/>
      </w:r>
      <w:r w:rsidRPr="00604C42">
        <w:t>; the reported SD</w:t>
      </w:r>
      <w:r w:rsidR="009249BD" w:rsidRPr="00604C42">
        <w:t>s</w:t>
      </w:r>
      <w:r w:rsidRPr="00604C42">
        <w:t xml:space="preserve"> of the BDI-II scores </w:t>
      </w:r>
      <w:r w:rsidR="00450E87" w:rsidRPr="00604C42">
        <w:t xml:space="preserve">(3.4 and 5.15) are </w:t>
      </w:r>
      <w:r w:rsidRPr="00604C42">
        <w:t xml:space="preserve">implausibly small </w:t>
      </w:r>
      <w:r w:rsidR="00450E87" w:rsidRPr="00604C42">
        <w:t xml:space="preserve">for </w:t>
      </w:r>
      <w:r w:rsidRPr="00604C42">
        <w:t>BDI-II</w:t>
      </w:r>
      <w:r w:rsidR="00450E87" w:rsidRPr="00604C42">
        <w:t>, which should be around 8 to 1</w:t>
      </w:r>
      <w:r w:rsidR="008D12EC" w:rsidRPr="00604C42">
        <w:t>2</w:t>
      </w:r>
      <w:r w:rsidRPr="00604C42">
        <w:t xml:space="preserve"> </w:t>
      </w:r>
      <w:r w:rsidR="009249BD" w:rsidRPr="00604C42">
        <w:fldChar w:fldCharType="begin"/>
      </w:r>
      <w:r w:rsidR="009249BD" w:rsidRPr="00604C42">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sidRPr="00604C42">
        <w:fldChar w:fldCharType="separate"/>
      </w:r>
      <w:r w:rsidR="009249BD" w:rsidRPr="00604C42">
        <w:t>(Wang &amp; Gorenstein, 2013)</w:t>
      </w:r>
      <w:r w:rsidR="009249BD" w:rsidRPr="00604C42">
        <w:fldChar w:fldCharType="end"/>
      </w:r>
      <w:r w:rsidRPr="00604C42">
        <w:t xml:space="preserve">, and as a result the SMD effect size is implausibly </w:t>
      </w:r>
      <w:r w:rsidR="00DC29DF">
        <w:t>extreme</w:t>
      </w:r>
      <w:r w:rsidRPr="00604C42">
        <w:t xml:space="preserve"> (Hedges’ </w:t>
      </w:r>
      <w:r w:rsidRPr="00604C42">
        <w:rPr>
          <w:i/>
          <w:iCs/>
        </w:rPr>
        <w:t>g</w:t>
      </w:r>
      <w:r w:rsidRPr="00604C42">
        <w:t xml:space="preserve"> = -2.64).</w:t>
      </w:r>
      <w:r w:rsidR="00FC0E5B" w:rsidRPr="00604C42">
        <w:t xml:space="preserve"> </w:t>
      </w:r>
      <w:r w:rsidR="000D45C1" w:rsidRPr="00604C42">
        <w:t xml:space="preserve">I also previously contacted the authors of Zemestandi &amp; Mozaffari (2020) by email in October 2023 and </w:t>
      </w:r>
      <w:r w:rsidR="00D9149E" w:rsidRPr="00604C42">
        <w:t>January</w:t>
      </w:r>
      <w:r w:rsidR="000D45C1" w:rsidRPr="00604C42">
        <w:t xml:space="preserve"> 2024 to raise my concerns privately</w:t>
      </w:r>
      <w:r w:rsidR="007735EA">
        <w:t xml:space="preserve"> and seek clarification from them</w:t>
      </w:r>
      <w:r w:rsidR="000D45C1" w:rsidRPr="00604C42">
        <w:t xml:space="preserve">. </w:t>
      </w:r>
      <w:r w:rsidR="005D59F3" w:rsidRPr="00604C42">
        <w:t>Unfortunately</w:t>
      </w:r>
      <w:r w:rsidR="009B4ACA" w:rsidRPr="00604C42">
        <w:t xml:space="preserve">, </w:t>
      </w:r>
      <w:r w:rsidR="006911F4" w:rsidRPr="00604C42">
        <w:t xml:space="preserve">I received </w:t>
      </w:r>
      <w:r w:rsidR="009B4ACA" w:rsidRPr="00604C42">
        <w:t xml:space="preserve">no response </w:t>
      </w:r>
      <w:r w:rsidR="006911F4" w:rsidRPr="00604C42">
        <w:t xml:space="preserve">to my emails and no replies have been posted </w:t>
      </w:r>
      <w:r w:rsidR="009B4ACA" w:rsidRPr="00604C42">
        <w:t xml:space="preserve">to PubPeer to address these concerns in the </w:t>
      </w:r>
      <w:r w:rsidR="00D9149E" w:rsidRPr="00463439">
        <w:rPr>
          <w:highlight w:val="yellow"/>
        </w:rPr>
        <w:t>seven</w:t>
      </w:r>
      <w:r w:rsidR="009B4ACA" w:rsidRPr="00604C42">
        <w:t xml:space="preserve"> months between </w:t>
      </w:r>
      <w:r w:rsidR="006911F4" w:rsidRPr="00604C42">
        <w:t xml:space="preserve">writing the PubPeer comment </w:t>
      </w:r>
      <w:r w:rsidR="00227EB2">
        <w:t xml:space="preserve">(February 2024) </w:t>
      </w:r>
      <w:r w:rsidR="006911F4" w:rsidRPr="00604C42">
        <w:t xml:space="preserve">and </w:t>
      </w:r>
      <w:r w:rsidR="009B4ACA" w:rsidRPr="00604C42">
        <w:t xml:space="preserve">writing of this </w:t>
      </w:r>
      <w:r w:rsidR="004E5CCF" w:rsidRPr="00604C42">
        <w:t>V</w:t>
      </w:r>
      <w:r w:rsidR="009B4ACA" w:rsidRPr="00604C42">
        <w:t xml:space="preserve">erification </w:t>
      </w:r>
      <w:r w:rsidR="004E5CCF" w:rsidRPr="00604C42">
        <w:t>R</w:t>
      </w:r>
      <w:r w:rsidR="009B4ACA" w:rsidRPr="00604C42">
        <w:t>eport</w:t>
      </w:r>
      <w:r w:rsidR="00227EB2">
        <w:t xml:space="preserve"> </w:t>
      </w:r>
      <w:r w:rsidR="00227EB2" w:rsidRPr="00463439">
        <w:rPr>
          <w:highlight w:val="yellow"/>
        </w:rPr>
        <w:t>(September 2024)</w:t>
      </w:r>
      <w:r w:rsidR="009B4ACA" w:rsidRPr="00604C42">
        <w:t xml:space="preserve">. </w:t>
      </w:r>
      <w:r w:rsidR="00FC0E5B" w:rsidRPr="00604C42">
        <w:t>As such, the Cochrane handbook recommends that such results be excluded on the basis that they are currently ‘awaiting assessment’ (</w:t>
      </w:r>
      <w:hyperlink r:id="rId21" w:anchor="section-5-5-10" w:history="1">
        <w:r w:rsidR="00FC0E5B" w:rsidRPr="00604C42">
          <w:rPr>
            <w:rStyle w:val="Hyperlink"/>
          </w:rPr>
          <w:t>https://training.cochrane.org/handbook/current/chapter-05#section-5-5-10</w:t>
        </w:r>
      </w:hyperlink>
      <w:r w:rsidR="00FC0E5B" w:rsidRPr="00604C42">
        <w:t xml:space="preserve">). </w:t>
      </w:r>
    </w:p>
    <w:p w14:paraId="368B7794" w14:textId="08D372BE" w:rsidR="00CF7AC4" w:rsidRPr="00604C42" w:rsidRDefault="008B7DBE" w:rsidP="00CF7AC4">
      <w:r w:rsidRPr="00604C42">
        <w:t>The remaining 10 effect size estimates were then fit to a meta-analytic model, as before. The results demonstrated a m</w:t>
      </w:r>
      <w:r w:rsidR="00B245CD" w:rsidRPr="00604C42">
        <w:t>eta-effect size</w:t>
      </w:r>
      <w:r w:rsidRPr="00604C42">
        <w:t xml:space="preserve"> of</w:t>
      </w:r>
      <w:r w:rsidR="00B245CD" w:rsidRPr="00604C42">
        <w:t xml:space="preserve"> Hedges’ </w:t>
      </w:r>
      <w:r w:rsidR="00B245CD" w:rsidRPr="00604C42">
        <w:rPr>
          <w:i/>
          <w:iCs/>
        </w:rPr>
        <w:t>g</w:t>
      </w:r>
      <w:r w:rsidR="00B245CD" w:rsidRPr="00604C42">
        <w:t xml:space="preserve"> </w:t>
      </w:r>
      <w:r w:rsidRPr="00604C42">
        <w:t xml:space="preserve">= </w:t>
      </w:r>
      <w:r w:rsidR="00B245CD" w:rsidRPr="00604C42">
        <w:t xml:space="preserve">-0.68, 95% [-1.08, -0.29], </w:t>
      </w:r>
      <w:r w:rsidR="00B245CD" w:rsidRPr="00604C42">
        <w:rPr>
          <w:i/>
          <w:iCs/>
        </w:rPr>
        <w:t>p</w:t>
      </w:r>
      <w:r w:rsidR="00B245CD" w:rsidRPr="00604C42">
        <w:t xml:space="preserve"> = .0007</w:t>
      </w:r>
      <w:r w:rsidRPr="00604C42">
        <w:t>. H</w:t>
      </w:r>
      <w:r w:rsidR="00B245CD" w:rsidRPr="00604C42">
        <w:t>eterogeneity</w:t>
      </w:r>
      <w:r w:rsidRPr="00604C42">
        <w:t xml:space="preserve"> was</w:t>
      </w:r>
      <w:r w:rsidR="00B245CD" w:rsidRPr="00604C42">
        <w:t xml:space="preserve"> </w:t>
      </w:r>
      <w:r w:rsidR="00B245CD" w:rsidRPr="00604C42">
        <w:rPr>
          <w:rFonts w:ascii="Cambria Math" w:hAnsi="Cambria Math" w:cs="Cambria Math"/>
        </w:rPr>
        <w:t>𝜏</w:t>
      </w:r>
      <w:r w:rsidR="00B245CD" w:rsidRPr="00604C42">
        <w:rPr>
          <w:vertAlign w:val="superscript"/>
        </w:rPr>
        <w:t>2</w:t>
      </w:r>
      <w:r w:rsidR="00B245CD" w:rsidRPr="00604C42">
        <w:t xml:space="preserve"> = 0.33, </w:t>
      </w:r>
      <w:r w:rsidR="00B245CD" w:rsidRPr="00604C42">
        <w:rPr>
          <w:i/>
          <w:iCs/>
        </w:rPr>
        <w:t>I</w:t>
      </w:r>
      <w:r w:rsidR="00B245CD" w:rsidRPr="00604C42">
        <w:rPr>
          <w:vertAlign w:val="superscript"/>
        </w:rPr>
        <w:t>2</w:t>
      </w:r>
      <w:r w:rsidR="00B245CD" w:rsidRPr="00604C42">
        <w:t xml:space="preserve"> = 85%.</w:t>
      </w:r>
      <w:r w:rsidR="00507631" w:rsidRPr="00604C42">
        <w:t xml:space="preserve"> As such, the corrected meta-analysis still found a statistically </w:t>
      </w:r>
      <w:r w:rsidR="00A77AA1" w:rsidRPr="00604C42">
        <w:t xml:space="preserve">significant </w:t>
      </w:r>
      <w:r w:rsidR="00507631" w:rsidRPr="00604C42">
        <w:t xml:space="preserve">standardized </w:t>
      </w:r>
      <w:r w:rsidR="00A77AA1" w:rsidRPr="00604C42">
        <w:t xml:space="preserve">effect </w:t>
      </w:r>
      <w:r w:rsidR="00507631" w:rsidRPr="00604C42">
        <w:t>size</w:t>
      </w:r>
      <w:r w:rsidR="00A77AA1" w:rsidRPr="00604C42">
        <w:t>,</w:t>
      </w:r>
      <w:r w:rsidR="00507631" w:rsidRPr="00604C42">
        <w:t xml:space="preserve"> however</w:t>
      </w:r>
      <w:r w:rsidR="00A77AA1" w:rsidRPr="00604C42">
        <w:t xml:space="preserve"> </w:t>
      </w:r>
      <w:r w:rsidR="00507631" w:rsidRPr="00604C42">
        <w:t xml:space="preserve">the magnitude of this effect </w:t>
      </w:r>
      <w:r w:rsidR="00A77AA1" w:rsidRPr="00604C42">
        <w:t xml:space="preserve">was -35.0% smaller than that reported by Zhao et al. (2023) after correcting data extraction errors and </w:t>
      </w:r>
      <w:r w:rsidR="002575ED" w:rsidRPr="00604C42">
        <w:t>reapplying outlier exclusions</w:t>
      </w:r>
      <w:r w:rsidR="00A77AA1" w:rsidRPr="00604C42">
        <w:t>.</w:t>
      </w:r>
      <w:r w:rsidR="00CF7AC4">
        <w:t xml:space="preserve"> The impact of these errors can also be expressed via the difference in the Number Needed to Treat </w:t>
      </w:r>
      <w:r w:rsidR="00672BD3">
        <w:fldChar w:fldCharType="begin"/>
      </w:r>
      <w:r w:rsidR="00672BD3">
        <w:instrText xml:space="preserve"> ADDIN ZOTERO_ITEM CSL_CITATION {"citationID":"wXb5Upvi","properties":{"formattedCitation":"(NNT: Cook &amp; Sackett, 1995)","plainCitation":"(NNT: Cook &amp; Sackett, 1995)","noteIndex":0},"citationItems":[{"id":29362,"uris":["http://zotero.org/users/1687755/items/359PH6KX"],"itemData":{"id":29362,"type":"article-journal","abstract":"The relative benefit of an active treatment over a control is usually expressed as the relative risk, the relative risk reduction, or the odds ratio. These measures are used extensively in both clinical and epidemiological investigations. For clinical decision making, however, it is more meaningful to use the measure \"number needed to treat.\" This measure is calculated on the inverse of the absolute risk reduction. It has the advantage that it conveys both statistical and clinical significance to the doctor. Furthermore, it can be used to extrapolate published findings to a patient at an arbitrary specified baseline risk when the relative risk reduction associated with treatment is constant for all levels of risk.","container-title":"BMJ : British Medical Journal","ISSN":"0959-8138","issue":"6977","journalAbbreviation":"BMJ","note":"PMID: 7873954\nPMCID: PMC2548824","page":"452-454","source":"PubMed Central","title":"The number needed to treat: a clinically useful measure of treatment effect.","title-short":"The number needed to treat","volume":"310","author":[{"family":"Cook","given":"R. J."},{"family":"Sackett","given":"D. L."}],"issued":{"date-parts":[["1995",2,18]]}},"label":"page","prefix":"NNT: "}],"schema":"https://github.com/citation-style-language/schema/raw/master/csl-citation.json"} </w:instrText>
      </w:r>
      <w:r w:rsidR="00672BD3">
        <w:fldChar w:fldCharType="separate"/>
      </w:r>
      <w:r w:rsidR="00672BD3">
        <w:rPr>
          <w:noProof/>
        </w:rPr>
        <w:t>(NNT: Cook &amp; Sackett, 1995)</w:t>
      </w:r>
      <w:r w:rsidR="00672BD3">
        <w:fldChar w:fldCharType="end"/>
      </w:r>
      <w:r w:rsidR="00CF7AC4">
        <w:t xml:space="preserve"> between the original and corrected results: the original results suggest that an average of 1.84 people need to be treated for </w:t>
      </w:r>
      <w:r w:rsidR="00CF7AC4" w:rsidRPr="00CF7AC4">
        <w:t>one additional person to benefit</w:t>
      </w:r>
      <w:r w:rsidR="00CF7AC4">
        <w:t xml:space="preserve">, whereas the </w:t>
      </w:r>
      <w:r w:rsidR="00CF7AC4">
        <w:t xml:space="preserve">corrected meta-analysis suggests that </w:t>
      </w:r>
      <w:r w:rsidR="00CF7AC4" w:rsidRPr="00CF7AC4">
        <w:t>2.69</w:t>
      </w:r>
      <w:r w:rsidR="00CF7AC4">
        <w:t xml:space="preserve"> people need to be treated for one to receive benefit</w:t>
      </w:r>
      <w:r w:rsidR="000338A0">
        <w:t xml:space="preserve">. This </w:t>
      </w:r>
      <w:r w:rsidR="00A1181B">
        <w:t>46% increase in NNT</w:t>
      </w:r>
      <w:r w:rsidR="000338A0">
        <w:t xml:space="preserve"> greatly changes the cost-benefit analysis of ACT for depression</w:t>
      </w:r>
      <w:r w:rsidR="009F27BC">
        <w:t xml:space="preserve"> in terms of the resources per person who benefits</w:t>
      </w:r>
      <w:r w:rsidR="00E930D6">
        <w:t xml:space="preserve"> from the intervention</w:t>
      </w:r>
      <w:r w:rsidR="00902A69">
        <w:t>.</w:t>
      </w:r>
      <w:r w:rsidR="00A1181B">
        <w:t xml:space="preserve"> </w:t>
      </w:r>
    </w:p>
    <w:p w14:paraId="0CAFB888" w14:textId="14EBE98B" w:rsidR="00A77AA1" w:rsidRPr="00604C42" w:rsidRDefault="003C14B8" w:rsidP="003C14B8">
      <w:pPr>
        <w:pStyle w:val="Heading1"/>
      </w:pPr>
      <w:r w:rsidRPr="00604C42">
        <w:t xml:space="preserve">Discussion </w:t>
      </w:r>
    </w:p>
    <w:p w14:paraId="50E8895C" w14:textId="7250D4BC" w:rsidR="00727DCB" w:rsidRPr="00604C42" w:rsidRDefault="00727DCB" w:rsidP="00A77AA1">
      <w:r w:rsidRPr="00604C42">
        <w:t>The results of Zhao et al.’s (2023) meta-analyses appear to be based on erroneously extracted and miscalculated summary statistics that follow common patterns of error in the meta-analysis literature</w:t>
      </w:r>
      <w:r w:rsidR="004C53CB">
        <w:t xml:space="preserve"> such as confusing Standard Errors (SE) for Standard Deviations </w:t>
      </w:r>
      <w:r w:rsidRPr="00604C42">
        <w:fldChar w:fldCharType="begin"/>
      </w:r>
      <w:r w:rsidR="004C53CB">
        <w:instrText xml:space="preserve"> ADDIN ZOTERO_ITEM CSL_CITATION {"citationID":"CUVd5DMD","properties":{"formattedCitation":"(SD; see Kadlec et al., 2023)","plainCitation":"(SD; see 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SD; see"}],"schema":"https://github.com/citation-style-language/schema/raw/master/csl-citation.json"} </w:instrText>
      </w:r>
      <w:r w:rsidRPr="00604C42">
        <w:fldChar w:fldCharType="separate"/>
      </w:r>
      <w:r w:rsidR="004C53CB">
        <w:t>(SD; see Kadlec et al., 2023)</w:t>
      </w:r>
      <w:r w:rsidRPr="00604C42">
        <w:fldChar w:fldCharType="end"/>
      </w:r>
      <w:r w:rsidRPr="00604C42">
        <w:t xml:space="preserve">. When the first meta-analysis they report was re-run following Zhao et al.’s (2023) analytic strategy, the resulting meta-analytic effect size of Hedges’ </w:t>
      </w:r>
      <w:r w:rsidRPr="00604C42">
        <w:rPr>
          <w:i/>
          <w:iCs/>
        </w:rPr>
        <w:t>g</w:t>
      </w:r>
      <w:r w:rsidRPr="00604C42">
        <w:t xml:space="preserve"> = 0.68 was 35% smaller than that reported in the original meta-analysis</w:t>
      </w:r>
      <w:r w:rsidR="00D231DC" w:rsidRPr="00604C42">
        <w:t xml:space="preserve"> (</w:t>
      </w:r>
      <w:r w:rsidR="00D231DC" w:rsidRPr="00604C42">
        <w:rPr>
          <w:i/>
          <w:iCs/>
        </w:rPr>
        <w:t>g</w:t>
      </w:r>
      <w:r w:rsidR="00D231DC" w:rsidRPr="00604C42">
        <w:t xml:space="preserve"> = -1.05).</w:t>
      </w:r>
    </w:p>
    <w:p w14:paraId="11D169C4" w14:textId="26CAC70C" w:rsidR="00D469CE" w:rsidRPr="00604C42" w:rsidRDefault="00D469CE" w:rsidP="00A77AA1">
      <w:r w:rsidRPr="00604C42">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tool that is in development for Cochrane reviews </w:t>
      </w:r>
      <w:r w:rsidRPr="00604C42">
        <w:fldChar w:fldCharType="begin"/>
      </w:r>
      <w:r w:rsidRPr="00604C42">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604C42">
        <w:fldChar w:fldCharType="separate"/>
      </w:r>
      <w:r w:rsidRPr="00604C42">
        <w:t>(Wilkinson et al., 2023)</w:t>
      </w:r>
      <w:r w:rsidRPr="00604C42">
        <w:fldChar w:fldCharType="end"/>
      </w:r>
      <w:r w:rsidRPr="00604C42">
        <w:t xml:space="preserve">. </w:t>
      </w:r>
    </w:p>
    <w:p w14:paraId="5B10E835" w14:textId="72CAF779" w:rsidR="00A77AA1" w:rsidRPr="00604C42" w:rsidRDefault="00713F33" w:rsidP="00713F33">
      <w:pPr>
        <w:pStyle w:val="Heading2"/>
      </w:pPr>
      <w:r w:rsidRPr="00604C42">
        <w:t>Limitations</w:t>
      </w:r>
    </w:p>
    <w:p w14:paraId="581AB5FD" w14:textId="40A763CF" w:rsidR="00C50161" w:rsidRPr="00604C42" w:rsidRDefault="00713F33" w:rsidP="00C50161">
      <w:r w:rsidRPr="00604C42">
        <w:t>A</w:t>
      </w:r>
      <w:r w:rsidR="00A77AA1" w:rsidRPr="00604C42">
        <w:t xml:space="preserve">s discussed at the start of this document, no attempt was made to reproduce or attempt to understand the impact of the detected extraction errors on the other </w:t>
      </w:r>
      <w:r w:rsidRPr="00604C42">
        <w:t>(meta-)</w:t>
      </w:r>
      <w:r w:rsidR="00A77AA1" w:rsidRPr="00604C42">
        <w:t>analyses reported in Zhao et al. (2023)</w:t>
      </w:r>
      <w:r w:rsidRPr="00604C42">
        <w:t>, such as their subgroup analyses.</w:t>
      </w:r>
      <w:r w:rsidR="00A77AA1" w:rsidRPr="00604C42">
        <w:t xml:space="preserve"> It is likely that th</w:t>
      </w:r>
      <w:r w:rsidRPr="00604C42">
        <w:t xml:space="preserve">ose </w:t>
      </w:r>
      <w:r w:rsidR="00A77AA1" w:rsidRPr="00604C42">
        <w:t xml:space="preserve">subgroup analyses reported after Figure 4 </w:t>
      </w:r>
      <w:r w:rsidRPr="00604C42">
        <w:t xml:space="preserve">are </w:t>
      </w:r>
      <w:r w:rsidR="00A77AA1" w:rsidRPr="00604C42">
        <w:t xml:space="preserve">also be affected by the issues detected </w:t>
      </w:r>
      <w:r w:rsidRPr="00604C42">
        <w:t>here</w:t>
      </w:r>
      <w:r w:rsidR="00A77AA1" w:rsidRPr="00604C42">
        <w:t>. It is also possible that other issues exist, given that errors were made at the relatively simple data extraction phase.</w:t>
      </w:r>
    </w:p>
    <w:p w14:paraId="300151D9" w14:textId="24979BB9" w:rsidR="00C50161" w:rsidRPr="00604C42" w:rsidRDefault="00C50161" w:rsidP="00C50161">
      <w:r w:rsidRPr="00604C42">
        <w:t xml:space="preserve">Equally, this verification does not attempt to critique things that were not done by Zhao et al. (2023). For example, the authors do not apply any method of bias correction for </w:t>
      </w:r>
      <w:r w:rsidRPr="00604C42">
        <w:rPr>
          <w:i/>
          <w:iCs/>
        </w:rPr>
        <w:t>p</w:t>
      </w:r>
      <w:r w:rsidRPr="00604C42">
        <w:t xml:space="preserve">-hacking or publication bias, and instead take the reported results at face value. Applying such tests typically </w:t>
      </w:r>
      <w:r w:rsidRPr="00604C42">
        <w:lastRenderedPageBreak/>
        <w:t xml:space="preserve">shrinks the estimate of the true effect </w:t>
      </w:r>
      <w:r w:rsidRPr="00604C42">
        <w:fldChar w:fldCharType="begin"/>
      </w:r>
      <w:r w:rsidRPr="00604C42">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604C42">
        <w:fldChar w:fldCharType="separate"/>
      </w:r>
      <w:r w:rsidRPr="00604C42">
        <w:t>(Carter et al., 2019)</w:t>
      </w:r>
      <w:r w:rsidRPr="00604C42">
        <w:fldChar w:fldCharType="end"/>
      </w:r>
      <w:r w:rsidRPr="00604C42">
        <w:t xml:space="preserve">. </w:t>
      </w:r>
    </w:p>
    <w:p w14:paraId="6F0AD701" w14:textId="7858B10C" w:rsidR="00C50161" w:rsidRPr="00604C42" w:rsidRDefault="00C50161" w:rsidP="00C50161">
      <w:pPr>
        <w:pStyle w:val="Heading2"/>
      </w:pPr>
      <w:r w:rsidRPr="00604C42">
        <w:t>Conclusion</w:t>
      </w:r>
    </w:p>
    <w:p w14:paraId="7AAE412B" w14:textId="2C21D917" w:rsidR="0066163C" w:rsidRPr="00604C42" w:rsidRDefault="00C50161" w:rsidP="00C50161">
      <w:r w:rsidRPr="00604C42">
        <w:t>Given the detected errors in the results, the conclusions of Zhao et al. (2023) are undermined and may require correction.</w:t>
      </w:r>
    </w:p>
    <w:p w14:paraId="51065DA1" w14:textId="77777777" w:rsidR="00CC470A" w:rsidRPr="00604C42" w:rsidRDefault="00CC470A" w:rsidP="00CC470A">
      <w:pPr>
        <w:pStyle w:val="Heading1"/>
      </w:pPr>
      <w:r w:rsidRPr="00604C42">
        <w:t>Author notes</w:t>
      </w:r>
    </w:p>
    <w:p w14:paraId="64E0C739" w14:textId="2494B326" w:rsidR="00591365" w:rsidRPr="00604C42" w:rsidRDefault="00CC470A" w:rsidP="00CC470A">
      <w:r w:rsidRPr="00604C42">
        <w:t xml:space="preserve">Ian Hussey (corresponding author: </w:t>
      </w:r>
      <w:hyperlink r:id="rId22">
        <w:r w:rsidRPr="00604C42">
          <w:rPr>
            <w:color w:val="1155CC"/>
            <w:u w:val="single"/>
          </w:rPr>
          <w:t>ian.hussey@unibe.ch</w:t>
        </w:r>
      </w:hyperlink>
      <w:r w:rsidRPr="00604C42">
        <w:t xml:space="preserve">), University of Bern, Switzerland. ORCID </w:t>
      </w:r>
      <w:hyperlink r:id="rId23">
        <w:r w:rsidRPr="00604C42">
          <w:rPr>
            <w:color w:val="1155CC"/>
            <w:u w:val="single"/>
          </w:rPr>
          <w:t>0000-0001-8906-7559</w:t>
        </w:r>
      </w:hyperlink>
      <w:r w:rsidR="00D332C7" w:rsidRPr="00604C42">
        <w:t>.</w:t>
      </w:r>
    </w:p>
    <w:p w14:paraId="0703E39D" w14:textId="77777777" w:rsidR="00A65B10" w:rsidRPr="00604C42" w:rsidRDefault="00000000" w:rsidP="00C06109">
      <w:pPr>
        <w:pStyle w:val="Heading1"/>
      </w:pPr>
      <w:r w:rsidRPr="00604C42">
        <w:t>References</w:t>
      </w:r>
    </w:p>
    <w:p w14:paraId="58DC2A6E" w14:textId="77777777" w:rsidR="00672BD3" w:rsidRPr="00672BD3" w:rsidRDefault="0066163C" w:rsidP="00672BD3">
      <w:pPr>
        <w:pStyle w:val="Bibliography"/>
      </w:pPr>
      <w:r w:rsidRPr="00604C42">
        <w:rPr>
          <w:lang w:val="en-US"/>
        </w:rPr>
        <w:fldChar w:fldCharType="begin"/>
      </w:r>
      <w:r w:rsidR="00C603B7" w:rsidRPr="00604C42">
        <w:rPr>
          <w:lang w:val="en-US"/>
        </w:rPr>
        <w:instrText xml:space="preserve"> ADDIN ZOTERO_BIBL {"uncited":[],"omitted":[],"custom":[]} CSL_BIBLIOGRAPHY </w:instrText>
      </w:r>
      <w:r w:rsidRPr="00604C42">
        <w:rPr>
          <w:lang w:val="en-US"/>
        </w:rPr>
        <w:fldChar w:fldCharType="separate"/>
      </w:r>
      <w:r w:rsidR="00672BD3" w:rsidRPr="00672BD3">
        <w:t xml:space="preserve">Anaya, J. (2016). </w:t>
      </w:r>
      <w:r w:rsidR="00672BD3" w:rsidRPr="00672BD3">
        <w:rPr>
          <w:i/>
          <w:iCs/>
        </w:rPr>
        <w:t>The GRIMMER test: A method for testing the validity of reported measures of variability</w:t>
      </w:r>
      <w:r w:rsidR="00672BD3" w:rsidRPr="00672BD3">
        <w:t xml:space="preserve"> (e2400v1). PeerJ Inc. https://doi.org/10.7287/peerj.preprints.2400v1</w:t>
      </w:r>
    </w:p>
    <w:p w14:paraId="1154B241" w14:textId="77777777" w:rsidR="00672BD3" w:rsidRPr="00672BD3" w:rsidRDefault="00672BD3" w:rsidP="00672BD3">
      <w:pPr>
        <w:pStyle w:val="Bibliography"/>
      </w:pPr>
      <w:r w:rsidRPr="00672BD3">
        <w:t xml:space="preserve">A-Tjak, J. G. L., Morina, N., Topper, M., &amp; Emmelkamp, P. M. G. (2018). A Randomized Controlled Trial in Routine Clinical Practice Comparing Acceptance and Commitment Therapy with Cognitive Behavioral Therapy for the Treatment of Major Depressive Disorder. </w:t>
      </w:r>
      <w:r w:rsidRPr="00672BD3">
        <w:rPr>
          <w:i/>
          <w:iCs/>
        </w:rPr>
        <w:t>Psychotherapy and Psychosomatics</w:t>
      </w:r>
      <w:r w:rsidRPr="00672BD3">
        <w:t>. https://doi.org/10.1159/000486807</w:t>
      </w:r>
    </w:p>
    <w:p w14:paraId="7947177D" w14:textId="77777777" w:rsidR="00672BD3" w:rsidRPr="00672BD3" w:rsidRDefault="00672BD3" w:rsidP="00672BD3">
      <w:pPr>
        <w:pStyle w:val="Bibliography"/>
      </w:pPr>
      <w:r w:rsidRPr="00672BD3">
        <w:t xml:space="preserve">Brown, N. J. L., &amp; Heathers, J. A. J. (2017). The GRIM Test: A Simple Technique Detects Numerous Anomalies in the Reporting of Results in Psychology. </w:t>
      </w:r>
      <w:r w:rsidRPr="00672BD3">
        <w:rPr>
          <w:i/>
          <w:iCs/>
        </w:rPr>
        <w:t>Social Psychological and Personality Science</w:t>
      </w:r>
      <w:r w:rsidRPr="00672BD3">
        <w:t xml:space="preserve">, </w:t>
      </w:r>
      <w:r w:rsidRPr="00672BD3">
        <w:rPr>
          <w:i/>
          <w:iCs/>
        </w:rPr>
        <w:t>8</w:t>
      </w:r>
      <w:r w:rsidRPr="00672BD3">
        <w:t>(4), 363–369. https://doi.org/10.1177/1948550616673876</w:t>
      </w:r>
    </w:p>
    <w:p w14:paraId="375D193C" w14:textId="77777777" w:rsidR="00672BD3" w:rsidRPr="00672BD3" w:rsidRDefault="00672BD3" w:rsidP="00672BD3">
      <w:pPr>
        <w:pStyle w:val="Bibliography"/>
      </w:pPr>
      <w:r w:rsidRPr="00672BD3">
        <w:t xml:space="preserve">Carter, E. C., Schönbrodt, F. D., Gervais, W. M., &amp; Hilgard, J. (2019). Correcting for Bias in Psychology: A Comparison of Meta-Analytic Methods. </w:t>
      </w:r>
      <w:r w:rsidRPr="00672BD3">
        <w:rPr>
          <w:i/>
          <w:iCs/>
        </w:rPr>
        <w:t>Advances in Methods and Practices in Psychological Science</w:t>
      </w:r>
      <w:r w:rsidRPr="00672BD3">
        <w:t xml:space="preserve">, </w:t>
      </w:r>
      <w:r w:rsidRPr="00672BD3">
        <w:rPr>
          <w:i/>
          <w:iCs/>
        </w:rPr>
        <w:t>2</w:t>
      </w:r>
      <w:r w:rsidRPr="00672BD3">
        <w:t>(2), 115–144. https://doi.org/10.1177/2515245919847196</w:t>
      </w:r>
    </w:p>
    <w:p w14:paraId="099DF22F" w14:textId="77777777" w:rsidR="00672BD3" w:rsidRPr="00672BD3" w:rsidRDefault="00672BD3" w:rsidP="00672BD3">
      <w:pPr>
        <w:pStyle w:val="Bibliography"/>
      </w:pPr>
      <w:r w:rsidRPr="00672BD3">
        <w:t xml:space="preserve">Chambers, C. D. (2020). Verification Reports: A new article type at Cortex. </w:t>
      </w:r>
      <w:r w:rsidRPr="00672BD3">
        <w:rPr>
          <w:i/>
          <w:iCs/>
        </w:rPr>
        <w:t>Cortex; a Journal Devoted to the Study of the Nervous System and Behavior</w:t>
      </w:r>
      <w:r w:rsidRPr="00672BD3">
        <w:t xml:space="preserve">, </w:t>
      </w:r>
      <w:r w:rsidRPr="00672BD3">
        <w:rPr>
          <w:i/>
          <w:iCs/>
        </w:rPr>
        <w:t>129</w:t>
      </w:r>
      <w:r w:rsidRPr="00672BD3">
        <w:t>, A1–A3. https://doi.org/10.1016/j.cortex.2020.04.020</w:t>
      </w:r>
    </w:p>
    <w:p w14:paraId="0B60B152" w14:textId="77777777" w:rsidR="00672BD3" w:rsidRPr="00672BD3" w:rsidRDefault="00672BD3" w:rsidP="00672BD3">
      <w:pPr>
        <w:pStyle w:val="Bibliography"/>
      </w:pPr>
      <w:r w:rsidRPr="00672BD3">
        <w:t xml:space="preserve">Chen, J., Gao, Y., Yuan, X. J., &amp; Wu, J. (2021). Analysis of the effect of acceptance and commitment therapy in the psychological nursing application of patients with depression. </w:t>
      </w:r>
      <w:r w:rsidRPr="00672BD3">
        <w:rPr>
          <w:i/>
          <w:iCs/>
        </w:rPr>
        <w:t>Psychology Monthly</w:t>
      </w:r>
      <w:r w:rsidRPr="00672BD3">
        <w:t xml:space="preserve">, </w:t>
      </w:r>
      <w:r w:rsidRPr="00672BD3">
        <w:rPr>
          <w:i/>
          <w:iCs/>
        </w:rPr>
        <w:t>16</w:t>
      </w:r>
      <w:r w:rsidRPr="00672BD3">
        <w:t>(14), 49–50. https://doi.org/10.19738/j.cnki.psy.2021.14.020</w:t>
      </w:r>
    </w:p>
    <w:p w14:paraId="177F4BC4" w14:textId="77777777" w:rsidR="00672BD3" w:rsidRPr="00672BD3" w:rsidRDefault="00672BD3" w:rsidP="00672BD3">
      <w:pPr>
        <w:pStyle w:val="Bibliography"/>
      </w:pPr>
      <w:r w:rsidRPr="00672BD3">
        <w:t xml:space="preserve">Cook, R. J., &amp; Sackett, D. L. (1995). The number needed to treat: A clinically useful </w:t>
      </w:r>
      <w:r w:rsidRPr="00672BD3">
        <w:t xml:space="preserve">measure of treatment effect. </w:t>
      </w:r>
      <w:r w:rsidRPr="00672BD3">
        <w:rPr>
          <w:i/>
          <w:iCs/>
        </w:rPr>
        <w:t>BMJ : British Medical Journal</w:t>
      </w:r>
      <w:r w:rsidRPr="00672BD3">
        <w:t xml:space="preserve">, </w:t>
      </w:r>
      <w:r w:rsidRPr="00672BD3">
        <w:rPr>
          <w:i/>
          <w:iCs/>
        </w:rPr>
        <w:t>310</w:t>
      </w:r>
      <w:r w:rsidRPr="00672BD3">
        <w:t>(6977), 452–454.</w:t>
      </w:r>
    </w:p>
    <w:p w14:paraId="098A61CB" w14:textId="77777777" w:rsidR="00672BD3" w:rsidRPr="00672BD3" w:rsidRDefault="00672BD3" w:rsidP="00672BD3">
      <w:pPr>
        <w:pStyle w:val="Bibliography"/>
      </w:pPr>
      <w:r w:rsidRPr="00672BD3">
        <w:t xml:space="preserve">Gøtzsche, P. C., Hróbjartsson, A., Marić, K., &amp; Tendal, B. (2007). Data Extraction Errors in Meta-analyses That Use Standardized Mean Differences. </w:t>
      </w:r>
      <w:r w:rsidRPr="00672BD3">
        <w:rPr>
          <w:i/>
          <w:iCs/>
        </w:rPr>
        <w:t>JAMA</w:t>
      </w:r>
      <w:r w:rsidRPr="00672BD3">
        <w:t xml:space="preserve">, </w:t>
      </w:r>
      <w:r w:rsidRPr="00672BD3">
        <w:rPr>
          <w:i/>
          <w:iCs/>
        </w:rPr>
        <w:t>298</w:t>
      </w:r>
      <w:r w:rsidRPr="00672BD3">
        <w:t>(4), 430–437. https://doi.org/10.1001/jama.298.4.430</w:t>
      </w:r>
    </w:p>
    <w:p w14:paraId="1CD65615" w14:textId="77777777" w:rsidR="00672BD3" w:rsidRPr="00672BD3" w:rsidRDefault="00672BD3" w:rsidP="00672BD3">
      <w:pPr>
        <w:pStyle w:val="Bibliography"/>
      </w:pPr>
      <w:r w:rsidRPr="00672BD3">
        <w:t xml:space="preserve">Hayes, L., Boyd, C. P., &amp; Sewell, J. (2011). Acceptance and Commitment Therapy for the Treatment of Adolescent Depression: A Pilot Study in a Psychiatric Outpatient Setting. </w:t>
      </w:r>
      <w:r w:rsidRPr="00672BD3">
        <w:rPr>
          <w:i/>
          <w:iCs/>
        </w:rPr>
        <w:t>Mindfulness</w:t>
      </w:r>
      <w:r w:rsidRPr="00672BD3">
        <w:t xml:space="preserve">, </w:t>
      </w:r>
      <w:r w:rsidRPr="00672BD3">
        <w:rPr>
          <w:i/>
          <w:iCs/>
        </w:rPr>
        <w:t>2</w:t>
      </w:r>
      <w:r w:rsidRPr="00672BD3">
        <w:t>(2), 86–94. https://doi.org/10.1007/s12671-011-0046-5</w:t>
      </w:r>
    </w:p>
    <w:p w14:paraId="65B112FB" w14:textId="77777777" w:rsidR="00672BD3" w:rsidRPr="00672BD3" w:rsidRDefault="00672BD3" w:rsidP="00672BD3">
      <w:pPr>
        <w:pStyle w:val="Bibliography"/>
      </w:pPr>
      <w:r w:rsidRPr="00672BD3">
        <w:t xml:space="preserve">Kadlec, D., Sainani, K. L., &amp; Nimphius, S. (2023). With Great Power Comes Great Responsibility: Common Errors in Meta-Analyses and Meta-Regressions in Strength &amp; Conditioning Research. </w:t>
      </w:r>
      <w:r w:rsidRPr="00672BD3">
        <w:rPr>
          <w:i/>
          <w:iCs/>
        </w:rPr>
        <w:t>Sports Medicine</w:t>
      </w:r>
      <w:r w:rsidRPr="00672BD3">
        <w:t xml:space="preserve">, </w:t>
      </w:r>
      <w:r w:rsidRPr="00672BD3">
        <w:rPr>
          <w:i/>
          <w:iCs/>
        </w:rPr>
        <w:t>53</w:t>
      </w:r>
      <w:r w:rsidRPr="00672BD3">
        <w:t>(2), 313–325. https://doi.org/10.1007/s40279-022-01766-0</w:t>
      </w:r>
    </w:p>
    <w:p w14:paraId="55321F98" w14:textId="77777777" w:rsidR="00672BD3" w:rsidRPr="00672BD3" w:rsidRDefault="00672BD3" w:rsidP="00672BD3">
      <w:pPr>
        <w:pStyle w:val="Bibliography"/>
      </w:pPr>
      <w:r w:rsidRPr="00672BD3">
        <w:t xml:space="preserve">Lakens, D., Page-Gould, E., van Assen, M. A. L. M., Spellman, B., Schönbrodt, F. D., Hasselman, F., Corker, K. S., Grange, J., Sharples, A., Cavender, C., Augusteijn, H., Augusteijn, H., Gerger, H., Locher, C., Miller, I. D., Anvari, F., &amp; Scheel, A. M. (2017). </w:t>
      </w:r>
      <w:r w:rsidRPr="00672BD3">
        <w:rPr>
          <w:i/>
          <w:iCs/>
        </w:rPr>
        <w:t>Examining the Reproducibility of Meta-Analyses in Psychology: A Preliminary Report</w:t>
      </w:r>
      <w:r w:rsidRPr="00672BD3">
        <w:t xml:space="preserve"> [Preprint]. BITSS. https://doi.org/10.31222/osf.io/xfbjf</w:t>
      </w:r>
    </w:p>
    <w:p w14:paraId="7EF2E015" w14:textId="77777777" w:rsidR="00672BD3" w:rsidRPr="00672BD3" w:rsidRDefault="00672BD3" w:rsidP="00672BD3">
      <w:pPr>
        <w:pStyle w:val="Bibliography"/>
      </w:pPr>
      <w:r w:rsidRPr="00672BD3">
        <w:t xml:space="preserve">López-Nicolás, R., López-López, J. A., Rubio-Aparicio, M., &amp; Sánchez-Meca, J. (2022). A meta-review of transparency and reproducibility-related reporting practices in published meta-analyses on clinical psychological interventions (2000–2020). </w:t>
      </w:r>
      <w:r w:rsidRPr="00672BD3">
        <w:rPr>
          <w:i/>
          <w:iCs/>
        </w:rPr>
        <w:t>Behavior Research Methods</w:t>
      </w:r>
      <w:r w:rsidRPr="00672BD3">
        <w:t xml:space="preserve">, </w:t>
      </w:r>
      <w:r w:rsidRPr="00672BD3">
        <w:rPr>
          <w:i/>
          <w:iCs/>
        </w:rPr>
        <w:t>54</w:t>
      </w:r>
      <w:r w:rsidRPr="00672BD3">
        <w:t>(1), 334–349. https://doi.org/10.3758/s13428-021-01644-z</w:t>
      </w:r>
    </w:p>
    <w:p w14:paraId="468B8BFA" w14:textId="77777777" w:rsidR="00672BD3" w:rsidRPr="00672BD3" w:rsidRDefault="00672BD3" w:rsidP="00672BD3">
      <w:pPr>
        <w:pStyle w:val="Bibliography"/>
      </w:pPr>
      <w:r w:rsidRPr="00672BD3">
        <w:t xml:space="preserve">Maassen, E., Assen, M. A. L. M. van, Nuijten, M. B., Olsson-Collentine, A., &amp; Wicherts, J. M. (2020). Reproducibility of individual effect sizes in meta-analyses in psychology. </w:t>
      </w:r>
      <w:r w:rsidRPr="00672BD3">
        <w:rPr>
          <w:i/>
          <w:iCs/>
        </w:rPr>
        <w:t>PLOS ONE</w:t>
      </w:r>
      <w:r w:rsidRPr="00672BD3">
        <w:t xml:space="preserve">, </w:t>
      </w:r>
      <w:r w:rsidRPr="00672BD3">
        <w:rPr>
          <w:i/>
          <w:iCs/>
        </w:rPr>
        <w:t>15</w:t>
      </w:r>
      <w:r w:rsidRPr="00672BD3">
        <w:t>(5), e0233107. https://doi.org/10.1371/journal.pone.0233107</w:t>
      </w:r>
    </w:p>
    <w:p w14:paraId="7285C385" w14:textId="77777777" w:rsidR="00672BD3" w:rsidRPr="00672BD3" w:rsidRDefault="00672BD3" w:rsidP="00672BD3">
      <w:pPr>
        <w:pStyle w:val="Bibliography"/>
      </w:pPr>
      <w:r w:rsidRPr="00672BD3">
        <w:t xml:space="preserve">Nuijten, M. B., Hartgerink, C. H. J., van Assen, M. A. L. M., Epskamp, S., &amp; Wicherts, J. M. (2015). The prevalence of statistical reporting errors in psychology (1985–2013). </w:t>
      </w:r>
      <w:r w:rsidRPr="00672BD3">
        <w:rPr>
          <w:i/>
          <w:iCs/>
        </w:rPr>
        <w:t>Behavior Research Methods</w:t>
      </w:r>
      <w:r w:rsidRPr="00672BD3">
        <w:t>. https://doi.org/10.3758/s13428-015-0664-2</w:t>
      </w:r>
    </w:p>
    <w:p w14:paraId="10AAAD05" w14:textId="77777777" w:rsidR="00672BD3" w:rsidRPr="00672BD3" w:rsidRDefault="00672BD3" w:rsidP="00672BD3">
      <w:pPr>
        <w:pStyle w:val="Bibliography"/>
      </w:pPr>
      <w:r w:rsidRPr="00672BD3">
        <w:t xml:space="preserve">Nuijten, M. B., &amp; Polanin, J. R. (2020). “statcheck”: Automatically detect statistical reporting inconsistencies to increase </w:t>
      </w:r>
      <w:r w:rsidRPr="00672BD3">
        <w:lastRenderedPageBreak/>
        <w:t xml:space="preserve">reproducibility of meta‐analyses. </w:t>
      </w:r>
      <w:r w:rsidRPr="00672BD3">
        <w:rPr>
          <w:i/>
          <w:iCs/>
        </w:rPr>
        <w:t>Research Synthesis Methods</w:t>
      </w:r>
      <w:r w:rsidRPr="00672BD3">
        <w:t xml:space="preserve">, </w:t>
      </w:r>
      <w:r w:rsidRPr="00672BD3">
        <w:rPr>
          <w:i/>
          <w:iCs/>
        </w:rPr>
        <w:t>11</w:t>
      </w:r>
      <w:r w:rsidRPr="00672BD3">
        <w:t>(5), 574–579. https://doi.org/10.1002/jrsm.1408</w:t>
      </w:r>
    </w:p>
    <w:p w14:paraId="7EBC5B46" w14:textId="77777777" w:rsidR="00672BD3" w:rsidRPr="00672BD3" w:rsidRDefault="00672BD3" w:rsidP="00672BD3">
      <w:pPr>
        <w:pStyle w:val="Bibliography"/>
      </w:pPr>
      <w:r w:rsidRPr="00672BD3">
        <w:t xml:space="preserve">Ren, Z. H. (2012). </w:t>
      </w:r>
      <w:r w:rsidRPr="00672BD3">
        <w:rPr>
          <w:i/>
          <w:iCs/>
        </w:rPr>
        <w:t>ACT-based computerized treatment for depression: Effects, optimal matching, and mechanisms</w:t>
      </w:r>
      <w:r w:rsidRPr="00672BD3">
        <w:t>. Central China Normal University.</w:t>
      </w:r>
    </w:p>
    <w:p w14:paraId="1B06910E" w14:textId="77777777" w:rsidR="00672BD3" w:rsidRPr="00672BD3" w:rsidRDefault="00672BD3" w:rsidP="00672BD3">
      <w:pPr>
        <w:pStyle w:val="Bibliography"/>
      </w:pPr>
      <w:r w:rsidRPr="00672BD3">
        <w:t xml:space="preserve">Situ, Y. Y. (2022). Effect of acceptance and commitment therapy on adolescent patients with depression. </w:t>
      </w:r>
      <w:r w:rsidRPr="00672BD3">
        <w:rPr>
          <w:i/>
          <w:iCs/>
        </w:rPr>
        <w:t>Chin Foreign Med Res</w:t>
      </w:r>
      <w:r w:rsidRPr="00672BD3">
        <w:t xml:space="preserve">, </w:t>
      </w:r>
      <w:r w:rsidRPr="00672BD3">
        <w:rPr>
          <w:i/>
          <w:iCs/>
        </w:rPr>
        <w:t>20</w:t>
      </w:r>
      <w:r w:rsidRPr="00672BD3">
        <w:t>(3), 97–100. https://doi.org/10.14033/j.cnki.cfmr.2022.03.026</w:t>
      </w:r>
    </w:p>
    <w:p w14:paraId="65F78CE4" w14:textId="77777777" w:rsidR="00672BD3" w:rsidRPr="00672BD3" w:rsidRDefault="00672BD3" w:rsidP="00672BD3">
      <w:pPr>
        <w:pStyle w:val="Bibliography"/>
      </w:pPr>
      <w:r w:rsidRPr="00672BD3">
        <w:t xml:space="preserve">The Cochrane Collaboration. (n.d.). </w:t>
      </w:r>
      <w:r w:rsidRPr="00672BD3">
        <w:rPr>
          <w:i/>
          <w:iCs/>
        </w:rPr>
        <w:t>Review Manager (RevMan)</w:t>
      </w:r>
      <w:r w:rsidRPr="00672BD3">
        <w:t xml:space="preserve"> [Computer software]. revman.cochrane.org</w:t>
      </w:r>
    </w:p>
    <w:p w14:paraId="64E4F99E" w14:textId="77777777" w:rsidR="00672BD3" w:rsidRPr="00672BD3" w:rsidRDefault="00672BD3" w:rsidP="00672BD3">
      <w:pPr>
        <w:pStyle w:val="Bibliography"/>
      </w:pPr>
      <w:r w:rsidRPr="00672BD3">
        <w:t xml:space="preserve">Tolin, D. F., McKay, D., Forman, E. M., Klonsky, E. D., &amp; Thombs, B. D. (2015). Empirically Supported Treatment: Recommendations for a New Model. </w:t>
      </w:r>
      <w:r w:rsidRPr="00672BD3">
        <w:rPr>
          <w:i/>
          <w:iCs/>
        </w:rPr>
        <w:t>Clinical Psychology: Science and Practice</w:t>
      </w:r>
      <w:r w:rsidRPr="00672BD3">
        <w:t xml:space="preserve">, </w:t>
      </w:r>
      <w:r w:rsidRPr="00672BD3">
        <w:rPr>
          <w:i/>
          <w:iCs/>
        </w:rPr>
        <w:t>22</w:t>
      </w:r>
      <w:r w:rsidRPr="00672BD3">
        <w:t>(4), 317–338. https://doi.org/10.1111/cpsp.12122</w:t>
      </w:r>
    </w:p>
    <w:p w14:paraId="3F4906BA" w14:textId="77777777" w:rsidR="00672BD3" w:rsidRPr="00672BD3" w:rsidRDefault="00672BD3" w:rsidP="00672BD3">
      <w:pPr>
        <w:pStyle w:val="Bibliography"/>
      </w:pPr>
      <w:r w:rsidRPr="00672BD3">
        <w:t xml:space="preserve">Viechtbauer, W. (2010). Conducting Meta-Analyses in R with the metafor Package. </w:t>
      </w:r>
      <w:r w:rsidRPr="00672BD3">
        <w:rPr>
          <w:i/>
          <w:iCs/>
        </w:rPr>
        <w:t>Journal of Statistical Software</w:t>
      </w:r>
      <w:r w:rsidRPr="00672BD3">
        <w:t xml:space="preserve">, </w:t>
      </w:r>
      <w:r w:rsidRPr="00672BD3">
        <w:rPr>
          <w:i/>
          <w:iCs/>
        </w:rPr>
        <w:t>36</w:t>
      </w:r>
      <w:r w:rsidRPr="00672BD3">
        <w:t>(3). https://doi.org/10.18637/jss.v036.i03</w:t>
      </w:r>
    </w:p>
    <w:p w14:paraId="6F93EFB9" w14:textId="77777777" w:rsidR="00672BD3" w:rsidRPr="00672BD3" w:rsidRDefault="00672BD3" w:rsidP="00672BD3">
      <w:pPr>
        <w:pStyle w:val="Bibliography"/>
      </w:pPr>
      <w:r w:rsidRPr="00672BD3">
        <w:t xml:space="preserve">Wang, Y.-P., &amp; Gorenstein, C. (2013). Psychometric properties of the Beck Depression Inventory-II: A comprehensive review. </w:t>
      </w:r>
      <w:r w:rsidRPr="00672BD3">
        <w:rPr>
          <w:i/>
          <w:iCs/>
        </w:rPr>
        <w:t>Revista Brasileira de Psiquiatria</w:t>
      </w:r>
      <w:r w:rsidRPr="00672BD3">
        <w:t xml:space="preserve">, </w:t>
      </w:r>
      <w:r w:rsidRPr="00672BD3">
        <w:rPr>
          <w:i/>
          <w:iCs/>
        </w:rPr>
        <w:t>35</w:t>
      </w:r>
      <w:r w:rsidRPr="00672BD3">
        <w:t>(4), 416–431. https://doi.org/10.1590/1516-4446-2012-1048</w:t>
      </w:r>
    </w:p>
    <w:p w14:paraId="19608A77" w14:textId="77777777" w:rsidR="00672BD3" w:rsidRPr="00672BD3" w:rsidRDefault="00672BD3" w:rsidP="00672BD3">
      <w:pPr>
        <w:pStyle w:val="Bibliography"/>
      </w:pPr>
      <w:r w:rsidRPr="00672BD3">
        <w:t xml:space="preserve">Wilkinson, J., Heal, C., Antoniou, G. A., Alfirevic, Z., Avenell, A., Barbour, V., Brown, N. J. L., Carlisle, J., Dicker, P., Dumville, J., Grey, A., Gurrin, L. C., Hayden, J. A., Heathers, J., Hunter, K. E., Lasserson, T., Lam, E., Lensen, S., Li, T., … Kirkham, J. J. (2023). </w:t>
      </w:r>
      <w:r w:rsidRPr="00672BD3">
        <w:rPr>
          <w:i/>
          <w:iCs/>
        </w:rPr>
        <w:t>Protocol for the development of a tool (INSPECT-SR) to identify problematic randomised controlled trials in systematic reviews of health interventions</w:t>
      </w:r>
      <w:r w:rsidRPr="00672BD3">
        <w:t xml:space="preserve"> (p. 2023.09.21.23295626). medRxiv. https://doi.org/10.1101/2023.09.21.23295626</w:t>
      </w:r>
    </w:p>
    <w:p w14:paraId="27ACAD41" w14:textId="77777777" w:rsidR="00672BD3" w:rsidRPr="00672BD3" w:rsidRDefault="00672BD3" w:rsidP="00672BD3">
      <w:pPr>
        <w:pStyle w:val="Bibliography"/>
      </w:pPr>
      <w:r w:rsidRPr="00672BD3">
        <w:t xml:space="preserve">Zemestani, M., &amp; Mozaffari, S. (2020). Acceptance and commitment therapy for the treatment of depression in persons with physical disability: A randomized controlled trial. </w:t>
      </w:r>
      <w:r w:rsidRPr="00672BD3">
        <w:rPr>
          <w:i/>
          <w:iCs/>
        </w:rPr>
        <w:t>Clinical Rehabilitation</w:t>
      </w:r>
      <w:r w:rsidRPr="00672BD3">
        <w:t xml:space="preserve">, </w:t>
      </w:r>
      <w:r w:rsidRPr="00672BD3">
        <w:rPr>
          <w:i/>
          <w:iCs/>
        </w:rPr>
        <w:t>34</w:t>
      </w:r>
      <w:r w:rsidRPr="00672BD3">
        <w:t>(7), 938–947. https://doi.org/10.1177/0269215520923135</w:t>
      </w:r>
    </w:p>
    <w:p w14:paraId="267F6F08" w14:textId="77777777" w:rsidR="00672BD3" w:rsidRPr="00672BD3" w:rsidRDefault="00672BD3" w:rsidP="00672BD3">
      <w:pPr>
        <w:pStyle w:val="Bibliography"/>
      </w:pPr>
      <w:r w:rsidRPr="00672BD3">
        <w:t xml:space="preserve">Zhao, B., Wang, Q., Wang, L., Chen, J., Yin, T., Zhang, J., Cheng, X., &amp; Hou, R. (2023). </w:t>
      </w:r>
      <w:r w:rsidRPr="00672BD3">
        <w:t xml:space="preserve">Effect of acceptance and commitment therapy for depressive disorders: A meta-analysis. </w:t>
      </w:r>
      <w:r w:rsidRPr="00672BD3">
        <w:rPr>
          <w:i/>
          <w:iCs/>
        </w:rPr>
        <w:t>Annals of General Psychiatry</w:t>
      </w:r>
      <w:r w:rsidRPr="00672BD3">
        <w:t xml:space="preserve">, </w:t>
      </w:r>
      <w:r w:rsidRPr="00672BD3">
        <w:rPr>
          <w:i/>
          <w:iCs/>
        </w:rPr>
        <w:t>22</w:t>
      </w:r>
      <w:r w:rsidRPr="00672BD3">
        <w:t>(1), 34. https://doi.org/10.1186/s12991-023-00462-1</w:t>
      </w:r>
    </w:p>
    <w:p w14:paraId="63DED9ED" w14:textId="00995AB8" w:rsidR="00A65B10" w:rsidRPr="00604C42" w:rsidRDefault="0066163C" w:rsidP="0066163C">
      <w:pPr>
        <w:ind w:left="270" w:hanging="270"/>
        <w:jc w:val="left"/>
      </w:pPr>
      <w:r w:rsidRPr="00604C42">
        <w:fldChar w:fldCharType="end"/>
      </w:r>
    </w:p>
    <w:sectPr w:rsidR="00A65B10" w:rsidRPr="00604C42"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8C5860" w14:textId="77777777" w:rsidR="00AC462B" w:rsidRDefault="00AC462B" w:rsidP="00C06109">
      <w:r>
        <w:separator/>
      </w:r>
    </w:p>
  </w:endnote>
  <w:endnote w:type="continuationSeparator" w:id="0">
    <w:p w14:paraId="0407FCBE" w14:textId="77777777" w:rsidR="00AC462B" w:rsidRDefault="00AC462B"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8FDE3DD7-A9D8-EB45-89A2-398307CFA370}"/>
  </w:font>
  <w:font w:name="Times New Roman">
    <w:panose1 w:val="02020603050405020304"/>
    <w:charset w:val="00"/>
    <w:family w:val="roman"/>
    <w:pitch w:val="variable"/>
    <w:sig w:usb0="E0002EFF" w:usb1="C000785B" w:usb2="00000009" w:usb3="00000000" w:csb0="000001FF" w:csb1="00000000"/>
    <w:embedRegular r:id="rId2" w:fontKey="{6DA3C4DC-4E19-F14D-AEFA-565C7A03C035}"/>
    <w:embedBold r:id="rId3" w:fontKey="{F2F54D1D-5D42-E741-B263-68DE27ED685E}"/>
    <w:embedItalic r:id="rId4" w:fontKey="{F65FB132-3831-3441-89AC-D970B055CAA5}"/>
  </w:font>
  <w:font w:name="Courier New">
    <w:panose1 w:val="02070309020205020404"/>
    <w:charset w:val="00"/>
    <w:family w:val="modern"/>
    <w:pitch w:val="fixed"/>
    <w:sig w:usb0="E0002EFF" w:usb1="C0007843" w:usb2="00000009" w:usb3="00000000" w:csb0="000001FF" w:csb1="00000000"/>
    <w:embedRegular r:id="rId5" w:fontKey="{BC3D1973-3CA8-0645-8ECF-FA810EA4A754}"/>
  </w:font>
  <w:font w:name="Wingdings">
    <w:panose1 w:val="05000000000000000000"/>
    <w:charset w:val="4D"/>
    <w:family w:val="decorative"/>
    <w:pitch w:val="variable"/>
    <w:sig w:usb0="00000003" w:usb1="00000000" w:usb2="00000000" w:usb3="00000000" w:csb0="80000001" w:csb1="00000000"/>
    <w:embedRegular r:id="rId6" w:fontKey="{86E2DC6B-F8C4-5D47-998D-D925B68A901F}"/>
  </w:font>
  <w:font w:name="CMU Serif Roman">
    <w:altName w:val="CMU SERIF ROMAN"/>
    <w:panose1 w:val="020B0604020202020204"/>
    <w:charset w:val="00"/>
    <w:family w:val="auto"/>
    <w:pitch w:val="variable"/>
    <w:sig w:usb0="E10002FF" w:usb1="5201E9EB" w:usb2="02020004" w:usb3="00000000" w:csb0="0000019F" w:csb1="00000000"/>
    <w:embedRegular r:id="rId7" w:fontKey="{B6180E6B-BFBF-4F45-8346-144E2473BA15}"/>
    <w:embedBold r:id="rId8" w:fontKey="{3A1749AD-3214-A043-B801-17D6DD8276CB}"/>
    <w:embedItalic r:id="rId9" w:fontKey="{64E6E7CE-24CA-FF43-9AD2-88FB277D9549}"/>
  </w:font>
  <w:font w:name="Arial">
    <w:panose1 w:val="020B0604020202020204"/>
    <w:charset w:val="00"/>
    <w:family w:val="swiss"/>
    <w:pitch w:val="variable"/>
    <w:sig w:usb0="E0002EFF" w:usb1="C000785B" w:usb2="00000009" w:usb3="00000000" w:csb0="000001FF" w:csb1="00000000"/>
    <w:embedRegular r:id="rId10" w:fontKey="{0D392105-635E-AB41-AF47-AC555D97335F}"/>
  </w:font>
  <w:font w:name="Cambria Math">
    <w:panose1 w:val="02040503050406030204"/>
    <w:charset w:val="00"/>
    <w:family w:val="roman"/>
    <w:pitch w:val="variable"/>
    <w:sig w:usb0="E00002FF" w:usb1="420024FF" w:usb2="00000000" w:usb3="00000000" w:csb0="0000019F" w:csb1="00000000"/>
    <w:embedRegular r:id="rId11" w:fontKey="{791118A3-B1DE-E342-BA26-092C77C39C70}"/>
  </w:font>
  <w:font w:name="Cambria">
    <w:panose1 w:val="02040503050406030204"/>
    <w:charset w:val="00"/>
    <w:family w:val="roman"/>
    <w:pitch w:val="variable"/>
    <w:sig w:usb0="E00006FF" w:usb1="420024FF" w:usb2="02000000" w:usb3="00000000" w:csb0="0000019F" w:csb1="00000000"/>
    <w:embedRegular r:id="rId12" w:fontKey="{D2D2E22E-5683-F743-9E02-F502A9C029C0}"/>
  </w:font>
  <w:font w:name="Calibri">
    <w:panose1 w:val="020F0502020204030204"/>
    <w:charset w:val="00"/>
    <w:family w:val="swiss"/>
    <w:pitch w:val="variable"/>
    <w:sig w:usb0="E4002EFF" w:usb1="C200247B" w:usb2="00000009" w:usb3="00000000" w:csb0="000001FF" w:csb1="00000000"/>
    <w:embedRegular r:id="rId13" w:fontKey="{4A9B2B41-FB73-D84C-9C48-E8138ECFBE2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82A2E" w14:textId="77777777" w:rsidR="000C151F" w:rsidRDefault="000C15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F72C45" w14:textId="77777777" w:rsidR="00AC462B" w:rsidRDefault="00AC462B" w:rsidP="00C06109">
      <w:r>
        <w:separator/>
      </w:r>
    </w:p>
  </w:footnote>
  <w:footnote w:type="continuationSeparator" w:id="0">
    <w:p w14:paraId="6B6C92EE" w14:textId="77777777" w:rsidR="00AC462B" w:rsidRDefault="00AC462B" w:rsidP="00C06109">
      <w:r>
        <w:continuationSeparator/>
      </w:r>
    </w:p>
  </w:footnote>
  <w:footnote w:id="1">
    <w:p w14:paraId="254EC65C" w14:textId="77777777" w:rsidR="00003CE9" w:rsidRPr="00594544" w:rsidRDefault="00003CE9" w:rsidP="00003CE9">
      <w:pPr>
        <w:ind w:firstLine="0"/>
        <w:rPr>
          <w:sz w:val="16"/>
          <w:szCs w:val="16"/>
        </w:rPr>
      </w:pPr>
      <w:r w:rsidRPr="00CF7AC4">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08F31D57" w14:textId="77777777" w:rsidR="000C151F" w:rsidRPr="00FD7AE8" w:rsidRDefault="000C151F" w:rsidP="000C151F">
      <w:pPr>
        <w:pStyle w:val="FootnoteText"/>
        <w:rPr>
          <w:sz w:val="15"/>
          <w:szCs w:val="15"/>
        </w:rPr>
      </w:pPr>
      <w:r w:rsidRPr="00CF7AC4">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13E0"/>
    <w:rsid w:val="0001252E"/>
    <w:rsid w:val="00012C57"/>
    <w:rsid w:val="00012FEE"/>
    <w:rsid w:val="0002323F"/>
    <w:rsid w:val="00027286"/>
    <w:rsid w:val="00031F0A"/>
    <w:rsid w:val="0003220E"/>
    <w:rsid w:val="00032368"/>
    <w:rsid w:val="000338A0"/>
    <w:rsid w:val="00034126"/>
    <w:rsid w:val="000351E4"/>
    <w:rsid w:val="00036B96"/>
    <w:rsid w:val="000538E5"/>
    <w:rsid w:val="00061016"/>
    <w:rsid w:val="00071B33"/>
    <w:rsid w:val="00076B1C"/>
    <w:rsid w:val="00077AB3"/>
    <w:rsid w:val="00081663"/>
    <w:rsid w:val="0008173F"/>
    <w:rsid w:val="0009595C"/>
    <w:rsid w:val="000A4606"/>
    <w:rsid w:val="000A5D0B"/>
    <w:rsid w:val="000B361E"/>
    <w:rsid w:val="000C0F5A"/>
    <w:rsid w:val="000C151F"/>
    <w:rsid w:val="000C2503"/>
    <w:rsid w:val="000D45C1"/>
    <w:rsid w:val="000E269F"/>
    <w:rsid w:val="000F4547"/>
    <w:rsid w:val="001021CB"/>
    <w:rsid w:val="00106CCC"/>
    <w:rsid w:val="00107008"/>
    <w:rsid w:val="00112EEF"/>
    <w:rsid w:val="001147D5"/>
    <w:rsid w:val="00115C67"/>
    <w:rsid w:val="00125374"/>
    <w:rsid w:val="001259FB"/>
    <w:rsid w:val="00146854"/>
    <w:rsid w:val="001507C8"/>
    <w:rsid w:val="0016118A"/>
    <w:rsid w:val="00164824"/>
    <w:rsid w:val="001709D0"/>
    <w:rsid w:val="001804BF"/>
    <w:rsid w:val="00181C50"/>
    <w:rsid w:val="00184F60"/>
    <w:rsid w:val="00185B45"/>
    <w:rsid w:val="001921F4"/>
    <w:rsid w:val="0019365A"/>
    <w:rsid w:val="001950D5"/>
    <w:rsid w:val="00195AC4"/>
    <w:rsid w:val="001C45C0"/>
    <w:rsid w:val="001C494D"/>
    <w:rsid w:val="001D1AB1"/>
    <w:rsid w:val="001D3031"/>
    <w:rsid w:val="001D6B82"/>
    <w:rsid w:val="001D7431"/>
    <w:rsid w:val="001E254C"/>
    <w:rsid w:val="001E7B39"/>
    <w:rsid w:val="001F3403"/>
    <w:rsid w:val="00210400"/>
    <w:rsid w:val="00216B23"/>
    <w:rsid w:val="00221BC9"/>
    <w:rsid w:val="00227EB2"/>
    <w:rsid w:val="002445B9"/>
    <w:rsid w:val="00250E3C"/>
    <w:rsid w:val="002575ED"/>
    <w:rsid w:val="00260ACC"/>
    <w:rsid w:val="002625C3"/>
    <w:rsid w:val="002652D3"/>
    <w:rsid w:val="00271825"/>
    <w:rsid w:val="00274EC0"/>
    <w:rsid w:val="00275781"/>
    <w:rsid w:val="00277413"/>
    <w:rsid w:val="002865D8"/>
    <w:rsid w:val="002923B1"/>
    <w:rsid w:val="0029464B"/>
    <w:rsid w:val="002A0B0D"/>
    <w:rsid w:val="002B0D67"/>
    <w:rsid w:val="002B1706"/>
    <w:rsid w:val="002C726E"/>
    <w:rsid w:val="002D04E8"/>
    <w:rsid w:val="002D374D"/>
    <w:rsid w:val="002F05F4"/>
    <w:rsid w:val="00303372"/>
    <w:rsid w:val="00311AA0"/>
    <w:rsid w:val="003144FF"/>
    <w:rsid w:val="00327370"/>
    <w:rsid w:val="00347CB3"/>
    <w:rsid w:val="00361612"/>
    <w:rsid w:val="003667DB"/>
    <w:rsid w:val="003727A2"/>
    <w:rsid w:val="0038090B"/>
    <w:rsid w:val="00384940"/>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439"/>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C53CB"/>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706BE"/>
    <w:rsid w:val="00583904"/>
    <w:rsid w:val="00590BA0"/>
    <w:rsid w:val="00591365"/>
    <w:rsid w:val="00592824"/>
    <w:rsid w:val="00593113"/>
    <w:rsid w:val="00594544"/>
    <w:rsid w:val="005A07A1"/>
    <w:rsid w:val="005A2F51"/>
    <w:rsid w:val="005B22AE"/>
    <w:rsid w:val="005C7067"/>
    <w:rsid w:val="005C7917"/>
    <w:rsid w:val="005C7F60"/>
    <w:rsid w:val="005D1113"/>
    <w:rsid w:val="005D4374"/>
    <w:rsid w:val="005D59F3"/>
    <w:rsid w:val="005D7E57"/>
    <w:rsid w:val="005E2096"/>
    <w:rsid w:val="005E2D91"/>
    <w:rsid w:val="006018B6"/>
    <w:rsid w:val="00602D32"/>
    <w:rsid w:val="00604C42"/>
    <w:rsid w:val="006247E6"/>
    <w:rsid w:val="00624CD9"/>
    <w:rsid w:val="00625544"/>
    <w:rsid w:val="0062664F"/>
    <w:rsid w:val="00641495"/>
    <w:rsid w:val="00643749"/>
    <w:rsid w:val="00646DF8"/>
    <w:rsid w:val="006471CB"/>
    <w:rsid w:val="0066163C"/>
    <w:rsid w:val="006704E5"/>
    <w:rsid w:val="00672BD3"/>
    <w:rsid w:val="0067402B"/>
    <w:rsid w:val="006911F4"/>
    <w:rsid w:val="006A1C91"/>
    <w:rsid w:val="006A1CB1"/>
    <w:rsid w:val="006A1DD8"/>
    <w:rsid w:val="006A4CD0"/>
    <w:rsid w:val="006A63C4"/>
    <w:rsid w:val="006A7860"/>
    <w:rsid w:val="006B20CE"/>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A9C"/>
    <w:rsid w:val="00744F08"/>
    <w:rsid w:val="00750B77"/>
    <w:rsid w:val="00753D7A"/>
    <w:rsid w:val="00755701"/>
    <w:rsid w:val="0075642A"/>
    <w:rsid w:val="00757AE0"/>
    <w:rsid w:val="00760D9B"/>
    <w:rsid w:val="00761E34"/>
    <w:rsid w:val="007640C8"/>
    <w:rsid w:val="007735EA"/>
    <w:rsid w:val="00792FE4"/>
    <w:rsid w:val="007970F4"/>
    <w:rsid w:val="007A2155"/>
    <w:rsid w:val="007A25C7"/>
    <w:rsid w:val="007A63C0"/>
    <w:rsid w:val="007A6E78"/>
    <w:rsid w:val="007C6EB9"/>
    <w:rsid w:val="007D2679"/>
    <w:rsid w:val="007E46DE"/>
    <w:rsid w:val="007E59B8"/>
    <w:rsid w:val="007F1623"/>
    <w:rsid w:val="0081298F"/>
    <w:rsid w:val="00824ABC"/>
    <w:rsid w:val="00826163"/>
    <w:rsid w:val="00827195"/>
    <w:rsid w:val="00830858"/>
    <w:rsid w:val="00832273"/>
    <w:rsid w:val="008324F0"/>
    <w:rsid w:val="00833CA2"/>
    <w:rsid w:val="00837BB1"/>
    <w:rsid w:val="008400B5"/>
    <w:rsid w:val="00845CDC"/>
    <w:rsid w:val="00845E22"/>
    <w:rsid w:val="00853665"/>
    <w:rsid w:val="00853FFA"/>
    <w:rsid w:val="00860A71"/>
    <w:rsid w:val="008635AF"/>
    <w:rsid w:val="00864109"/>
    <w:rsid w:val="00864EB8"/>
    <w:rsid w:val="0087167D"/>
    <w:rsid w:val="00871F24"/>
    <w:rsid w:val="00875FE8"/>
    <w:rsid w:val="00886B1C"/>
    <w:rsid w:val="00890019"/>
    <w:rsid w:val="008A341A"/>
    <w:rsid w:val="008A72E6"/>
    <w:rsid w:val="008B35F0"/>
    <w:rsid w:val="008B7DBE"/>
    <w:rsid w:val="008C0284"/>
    <w:rsid w:val="008C0425"/>
    <w:rsid w:val="008C088C"/>
    <w:rsid w:val="008C3EF1"/>
    <w:rsid w:val="008C56DF"/>
    <w:rsid w:val="008D12EC"/>
    <w:rsid w:val="008D184A"/>
    <w:rsid w:val="008D7847"/>
    <w:rsid w:val="008E04B4"/>
    <w:rsid w:val="008E1E04"/>
    <w:rsid w:val="008E38CD"/>
    <w:rsid w:val="009012C3"/>
    <w:rsid w:val="00902A69"/>
    <w:rsid w:val="00904763"/>
    <w:rsid w:val="00911847"/>
    <w:rsid w:val="00913F4B"/>
    <w:rsid w:val="009162A1"/>
    <w:rsid w:val="00920836"/>
    <w:rsid w:val="009249BD"/>
    <w:rsid w:val="00925DEF"/>
    <w:rsid w:val="00927BB6"/>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D5726"/>
    <w:rsid w:val="009E141C"/>
    <w:rsid w:val="009E2CE6"/>
    <w:rsid w:val="009F1EF6"/>
    <w:rsid w:val="009F243C"/>
    <w:rsid w:val="009F27BC"/>
    <w:rsid w:val="009F5A20"/>
    <w:rsid w:val="00A01FF1"/>
    <w:rsid w:val="00A0224C"/>
    <w:rsid w:val="00A03E75"/>
    <w:rsid w:val="00A1181B"/>
    <w:rsid w:val="00A16411"/>
    <w:rsid w:val="00A23D6F"/>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A7221"/>
    <w:rsid w:val="00AC462B"/>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3B5E"/>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D4E22"/>
    <w:rsid w:val="00BE42F8"/>
    <w:rsid w:val="00BF0F19"/>
    <w:rsid w:val="00C0235C"/>
    <w:rsid w:val="00C02C1F"/>
    <w:rsid w:val="00C06109"/>
    <w:rsid w:val="00C100CD"/>
    <w:rsid w:val="00C133B2"/>
    <w:rsid w:val="00C4791D"/>
    <w:rsid w:val="00C50161"/>
    <w:rsid w:val="00C603B7"/>
    <w:rsid w:val="00C67841"/>
    <w:rsid w:val="00C7000E"/>
    <w:rsid w:val="00C76BCB"/>
    <w:rsid w:val="00C87246"/>
    <w:rsid w:val="00C95308"/>
    <w:rsid w:val="00CA0983"/>
    <w:rsid w:val="00CB04FD"/>
    <w:rsid w:val="00CB2E0C"/>
    <w:rsid w:val="00CC470A"/>
    <w:rsid w:val="00CC668F"/>
    <w:rsid w:val="00CD1CD8"/>
    <w:rsid w:val="00CE3DF5"/>
    <w:rsid w:val="00CE7ABF"/>
    <w:rsid w:val="00CF3E24"/>
    <w:rsid w:val="00CF7AC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AB7"/>
    <w:rsid w:val="00D66C2A"/>
    <w:rsid w:val="00D84433"/>
    <w:rsid w:val="00D85E87"/>
    <w:rsid w:val="00D9149E"/>
    <w:rsid w:val="00DA1A58"/>
    <w:rsid w:val="00DB0C7E"/>
    <w:rsid w:val="00DC29DF"/>
    <w:rsid w:val="00DC34F4"/>
    <w:rsid w:val="00DD45BD"/>
    <w:rsid w:val="00E01292"/>
    <w:rsid w:val="00E06833"/>
    <w:rsid w:val="00E079E4"/>
    <w:rsid w:val="00E160F5"/>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930D6"/>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20347"/>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152918537">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298338188">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4555120">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277815">
      <w:bodyDiv w:val="1"/>
      <w:marLeft w:val="0"/>
      <w:marRight w:val="0"/>
      <w:marTop w:val="0"/>
      <w:marBottom w:val="0"/>
      <w:divBdr>
        <w:top w:val="none" w:sz="0" w:space="0" w:color="auto"/>
        <w:left w:val="none" w:sz="0" w:space="0" w:color="auto"/>
        <w:bottom w:val="none" w:sz="0" w:space="0" w:color="auto"/>
        <w:right w:val="none" w:sz="0" w:space="0" w:color="auto"/>
      </w:divBdr>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osf.io/jwcmu/" TargetMode="External"/><Relationship Id="rId18" Type="http://schemas.openxmlformats.org/officeDocument/2006/relationships/hyperlink" Target="https://wviechtb.github.io/metafor/reference/influence.rma.uni.html" TargetMode="External"/><Relationship Id="rId3" Type="http://schemas.openxmlformats.org/officeDocument/2006/relationships/settings" Target="settings.xml"/><Relationship Id="rId21" Type="http://schemas.openxmlformats.org/officeDocument/2006/relationships/hyperlink" Target="https://training.cochrane.org/handbook/current/chapter-05"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osf.io/jwcmu/" TargetMode="External"/><Relationship Id="rId20" Type="http://schemas.openxmlformats.org/officeDocument/2006/relationships/hyperlink" Target="https://pubpeer.com/publications/0E13E34679B18385D6C4C29143A9C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rcid.org/my-orcid?orcid=0000-0001-8906-7559" TargetMode="Externa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viechtb.github.io/metafor/reference/influence.rma.uni.html" TargetMode="External"/><Relationship Id="rId22" Type="http://schemas.openxmlformats.org/officeDocument/2006/relationships/hyperlink" Target="mailto:ian.hussey@unibe.ch"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11314</Words>
  <Characters>6449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54</cp:revision>
  <cp:lastPrinted>2024-09-10T12:42:00Z</cp:lastPrinted>
  <dcterms:created xsi:type="dcterms:W3CDTF">2024-09-10T12:42:00Z</dcterms:created>
  <dcterms:modified xsi:type="dcterms:W3CDTF">2024-09-1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ax1IMac"/&gt;&lt;style id="http://www.zotero.org/styles/apa" locale="en-GB" hasBibliography="1" bibliographyStyleHasBeenSet="1"/&gt;&lt;prefs&gt;&lt;pref name="fieldType" value="Field"/&gt;&lt;/prefs&gt;&lt;/data&gt;</vt:lpwstr>
  </property>
</Properties>
</file>